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20C1A" w:rsidRDefault="00C20C1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 w:rsidRPr="00C20C1A">
        <w:rPr>
          <w:rFonts w:ascii="Calibri" w:eastAsia="Meiryo" w:hAnsi="Calibri" w:cs="Times New Roman"/>
          <w:noProof/>
          <w:sz w:val="23"/>
          <w:szCs w:val="23"/>
          <w:lang w:eastAsia="de-DE"/>
          <w14:numForm w14:val="lining"/>
        </w:rPr>
        <mc:AlternateContent>
          <mc:Choice Requires="wps">
            <w:drawing>
              <wp:anchor distT="45720" distB="45720" distL="114300" distR="114300" simplePos="0" relativeHeight="251734016" behindDoc="0" locked="0" layoutInCell="1" allowOverlap="1" wp14:anchorId="7D13B83C" wp14:editId="788FD087">
                <wp:simplePos x="0" y="0"/>
                <wp:positionH relativeFrom="margin">
                  <wp:posOffset>-193647</wp:posOffset>
                </wp:positionH>
                <wp:positionV relativeFrom="paragraph">
                  <wp:posOffset>1154788</wp:posOffset>
                </wp:positionV>
                <wp:extent cx="4714875" cy="1404620"/>
                <wp:effectExtent l="0" t="0" r="9525" b="0"/>
                <wp:wrapSquare wrapText="bothSides"/>
                <wp:docPr id="21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14875" cy="140462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lumMod val="95000"/>
                          </a:srgbClr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C2490F" w:rsidRPr="00C20C1A" w:rsidRDefault="00C2490F" w:rsidP="00C20C1A">
                            <w:pPr>
                              <w:spacing w:after="120"/>
                              <w:rPr>
                                <w:rFonts w:ascii="Calibri" w:eastAsia="Calibri" w:hAnsi="Calibri" w:cs="Times New Roman"/>
                                <w:b/>
                                <w:noProof/>
                                <w:sz w:val="56"/>
                                <w:szCs w:val="60"/>
                              </w:rPr>
                            </w:pPr>
                            <w:r w:rsidRPr="00C20C1A">
                              <w:rPr>
                                <w:rFonts w:ascii="Calibri" w:eastAsia="Calibri" w:hAnsi="Calibri" w:cs="Times New Roman"/>
                                <w:b/>
                                <w:noProof/>
                                <w:sz w:val="56"/>
                                <w:szCs w:val="60"/>
                              </w:rPr>
                              <w:t xml:space="preserve">Kot-Beurteilung von Rindern </w:t>
                            </w:r>
                          </w:p>
                          <w:p w:rsidR="00C2490F" w:rsidRPr="00C20C1A" w:rsidRDefault="00C2490F" w:rsidP="00C20C1A">
                            <w:pPr>
                              <w:spacing w:after="120"/>
                              <w:rPr>
                                <w:rFonts w:ascii="Calibri" w:eastAsia="Calibri" w:hAnsi="Calibri" w:cs="Times New Roman"/>
                                <w:noProof/>
                                <w:sz w:val="40"/>
                                <w:szCs w:val="60"/>
                              </w:rPr>
                            </w:pPr>
                            <w:r w:rsidRPr="00C20C1A">
                              <w:rPr>
                                <w:rFonts w:ascii="Calibri" w:eastAsia="Calibri" w:hAnsi="Calibri" w:cs="Times New Roman"/>
                                <w:noProof/>
                                <w:sz w:val="40"/>
                                <w:szCs w:val="60"/>
                              </w:rPr>
                              <w:t>Was kann ich aus dem Kot herauslesen?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7D13B83C"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margin-left:-15.25pt;margin-top:90.95pt;width:371.25pt;height:110.6pt;z-index:251734016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" fillcolor="#f2f2f2" stroked="f">
                <v:textbox style="mso-fit-shape-to-text:t">
                  <w:txbxContent>
                    <w:p w:rsidR="00C2490F" w:rsidRPr="00C20C1A" w:rsidRDefault="00C2490F" w:rsidP="00C20C1A">
                      <w:pPr>
                        <w:spacing w:after="120"/>
                        <w:rPr>
                          <w:rFonts w:ascii="Calibri" w:eastAsia="Calibri" w:hAnsi="Calibri" w:cs="Times New Roman"/>
                          <w:b/>
                          <w:noProof/>
                          <w:sz w:val="56"/>
                          <w:szCs w:val="60"/>
                        </w:rPr>
                      </w:pPr>
                      <w:r w:rsidRPr="00C20C1A">
                        <w:rPr>
                          <w:rFonts w:ascii="Calibri" w:eastAsia="Calibri" w:hAnsi="Calibri" w:cs="Times New Roman"/>
                          <w:b/>
                          <w:noProof/>
                          <w:sz w:val="56"/>
                          <w:szCs w:val="60"/>
                        </w:rPr>
                        <w:t xml:space="preserve">Kot-Beurteilung von Rindern </w:t>
                      </w:r>
                    </w:p>
                    <w:p w:rsidR="00C2490F" w:rsidRPr="00C20C1A" w:rsidRDefault="00C2490F" w:rsidP="00C20C1A">
                      <w:pPr>
                        <w:spacing w:after="120"/>
                        <w:rPr>
                          <w:rFonts w:ascii="Calibri" w:eastAsia="Calibri" w:hAnsi="Calibri" w:cs="Times New Roman"/>
                          <w:noProof/>
                          <w:sz w:val="40"/>
                          <w:szCs w:val="60"/>
                        </w:rPr>
                      </w:pPr>
                      <w:r w:rsidRPr="00C20C1A">
                        <w:rPr>
                          <w:rFonts w:ascii="Calibri" w:eastAsia="Calibri" w:hAnsi="Calibri" w:cs="Times New Roman"/>
                          <w:noProof/>
                          <w:sz w:val="40"/>
                          <w:szCs w:val="60"/>
                        </w:rPr>
                        <w:t>Was kann ich aus dem Kot herauslesen?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DF7996">
        <w:rPr>
          <w:noProof/>
          <w:lang w:eastAsia="de-DE"/>
        </w:rPr>
        <w:drawing>
          <wp:anchor distT="0" distB="0" distL="114300" distR="114300" simplePos="0" relativeHeight="251731968" behindDoc="1" locked="0" layoutInCell="1" allowOverlap="1" wp14:anchorId="039516DD" wp14:editId="099ADEC0">
            <wp:simplePos x="0" y="0"/>
            <wp:positionH relativeFrom="page">
              <wp:align>left</wp:align>
            </wp:positionH>
            <wp:positionV relativeFrom="paragraph">
              <wp:posOffset>846317</wp:posOffset>
            </wp:positionV>
            <wp:extent cx="8946515" cy="7674610"/>
            <wp:effectExtent l="0" t="0" r="6985" b="2540"/>
            <wp:wrapTight wrapText="bothSides">
              <wp:wrapPolygon edited="0">
                <wp:start x="0" y="0"/>
                <wp:lineTo x="0" y="21554"/>
                <wp:lineTo x="21571" y="21554"/>
                <wp:lineTo x="21571" y="0"/>
                <wp:lineTo x="0" y="0"/>
              </wp:wrapPolygon>
            </wp:wrapTight>
            <wp:docPr id="961" name="Grafik 961" descr="\\storage02\Institut1\User\Stefanie\04_Bilder\KotBeurteilung\Kuhflade\P522838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storage02\Institut1\User\Stefanie\04_Bilder\KotBeurteilung\Kuhflade\P522838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03"/>
                    <a:stretch/>
                  </pic:blipFill>
                  <pic:spPr bwMode="auto">
                    <a:xfrm>
                      <a:off x="0" y="0"/>
                      <a:ext cx="8946515" cy="7674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eastAsia="de-DE"/>
        </w:rPr>
        <w:drawing>
          <wp:inline distT="0" distB="0" distL="0" distR="0" wp14:anchorId="37B2A05E" wp14:editId="5ABF0A71">
            <wp:extent cx="2606400" cy="810000"/>
            <wp:effectExtent l="0" t="0" r="3810" b="9525"/>
            <wp:docPr id="988" name="Grafik 988" descr="Bundesministerium Landwirtschaft, Regionen und Tourismu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:\BUND-OFFICE-DOKUMENTVORLAGEN\Logos-aller-Ressorts-weißer-HG\22072019_Logo-Sammlungen\Logos_Office-Vorlagen-2020\BMLRT_Logo_Office_300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6400" cy="81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0C1A" w:rsidRDefault="00C20C1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C1A" w:rsidRPr="004D4C6B" w:rsidRDefault="00C20C1A" w:rsidP="00C2046A">
      <w:pPr>
        <w:pStyle w:val="Untertitel"/>
        <w:framePr w:w="10938" w:hSpace="142" w:vSpace="0" w:wrap="around" w:vAnchor="page" w:x="485" w:y="2317" w:anchorLock="1"/>
        <w:pBdr>
          <w:top w:val="single" w:sz="4" w:space="18" w:color="E7E6E6" w:themeColor="background2"/>
          <w:left w:val="single" w:sz="4" w:space="22" w:color="E7E6E6" w:themeColor="background2"/>
          <w:bottom w:val="single" w:sz="4" w:space="18" w:color="E7E6E6" w:themeColor="background2"/>
          <w:right w:val="single" w:sz="4" w:space="22" w:color="E7E6E6" w:themeColor="background2"/>
        </w:pBdr>
        <w:shd w:val="clear" w:color="auto" w:fill="E7E6E6" w:themeFill="background2"/>
        <w:jc w:val="center"/>
        <w:rPr>
          <w:sz w:val="18"/>
        </w:rPr>
      </w:pPr>
      <w:r w:rsidRPr="004D4C6B">
        <w:rPr>
          <w:rFonts w:eastAsia="Calibri" w:cs="Times New Roman"/>
          <w:iCs w:val="0"/>
          <w:noProof/>
          <w:sz w:val="40"/>
          <w:szCs w:val="60"/>
        </w:rPr>
        <w:lastRenderedPageBreak/>
        <w:t>Kotbeurteilung für eine praxisorientierte, schnelle Rationskontrolle am viehhaltenden Betrieb und daraus folgende Interpretationsmöglichkeiten der Verdauungsvorgänge</w:t>
      </w:r>
      <w:r>
        <w:rPr>
          <w:rFonts w:eastAsia="Calibri" w:cs="Times New Roman"/>
          <w:iCs w:val="0"/>
          <w:noProof/>
          <w:sz w:val="40"/>
          <w:szCs w:val="60"/>
        </w:rPr>
        <w:t>.</w:t>
      </w:r>
    </w:p>
    <w:p w:rsidR="00C20C1A" w:rsidRDefault="00C20C1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Pr="000A336F" w:rsidRDefault="00C2046A" w:rsidP="00C2046A">
      <w:pPr>
        <w:pStyle w:val="Ort-Datum"/>
        <w:framePr w:h="391" w:hRule="exact" w:wrap="around" w:vAnchor="margin" w:yAlign="bottom"/>
      </w:pPr>
      <w:proofErr w:type="spellStart"/>
      <w:r>
        <w:t>Irdning-Donnersbachtal</w:t>
      </w:r>
      <w:proofErr w:type="spellEnd"/>
      <w:r w:rsidRPr="000A336F">
        <w:t xml:space="preserve">, </w:t>
      </w:r>
      <w:r>
        <w:t>2021</w:t>
      </w:r>
    </w:p>
    <w:p w:rsidR="00C20C1A" w:rsidRDefault="00C20C1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46A" w:rsidRDefault="00C2046A" w:rsidP="00C2046A">
      <w:pPr>
        <w:pStyle w:val="Inhaltsverzeichnisberschrift"/>
        <w:framePr w:hSpace="142" w:wrap="around" w:hAnchor="margin" w:yAlign="bottom" w:anchorLock="1"/>
      </w:pPr>
      <w:r>
        <w:lastRenderedPageBreak/>
        <w:t>Impressum</w:t>
      </w:r>
    </w:p>
    <w:p w:rsidR="00C2046A" w:rsidRPr="00213298" w:rsidRDefault="00C2046A" w:rsidP="00C2046A">
      <w:pPr>
        <w:pStyle w:val="KeinLeerraum"/>
        <w:framePr w:hSpace="142" w:wrap="around" w:hAnchor="margin" w:yAlign="bottom" w:anchorLock="1"/>
        <w:rPr>
          <w:lang w:val="de-DE"/>
        </w:rPr>
      </w:pPr>
      <w:r w:rsidRPr="00213298">
        <w:rPr>
          <w:lang w:val="de-DE"/>
        </w:rPr>
        <w:t xml:space="preserve">Projektnehmer: </w:t>
      </w:r>
      <w:r>
        <w:rPr>
          <w:lang w:val="de-DE"/>
        </w:rPr>
        <w:t>HBLFA Raumberg-</w:t>
      </w:r>
      <w:proofErr w:type="spellStart"/>
      <w:r>
        <w:rPr>
          <w:lang w:val="de-DE"/>
        </w:rPr>
        <w:t>Gumpenstein</w:t>
      </w:r>
      <w:proofErr w:type="spellEnd"/>
      <w:r w:rsidRPr="00213298">
        <w:rPr>
          <w:lang w:val="de-DE"/>
        </w:rPr>
        <w:br/>
        <w:t xml:space="preserve">Department für </w:t>
      </w:r>
      <w:r>
        <w:rPr>
          <w:lang w:val="de-DE"/>
        </w:rPr>
        <w:t>Nutztierforschung</w:t>
      </w:r>
    </w:p>
    <w:p w:rsidR="00C2046A" w:rsidRPr="00213298" w:rsidRDefault="00C2046A" w:rsidP="00C2046A">
      <w:pPr>
        <w:pStyle w:val="KeinLeerraum"/>
        <w:framePr w:hSpace="142" w:wrap="around" w:hAnchor="margin" w:yAlign="bottom" w:anchorLock="1"/>
        <w:rPr>
          <w:lang w:val="de-DE"/>
        </w:rPr>
      </w:pPr>
      <w:r w:rsidRPr="00213298">
        <w:rPr>
          <w:lang w:val="de-DE"/>
        </w:rPr>
        <w:t xml:space="preserve">Adresse: </w:t>
      </w:r>
      <w:proofErr w:type="spellStart"/>
      <w:r>
        <w:rPr>
          <w:lang w:val="de-DE"/>
        </w:rPr>
        <w:t>Raumberg</w:t>
      </w:r>
      <w:proofErr w:type="spellEnd"/>
      <w:r>
        <w:rPr>
          <w:lang w:val="de-DE"/>
        </w:rPr>
        <w:t xml:space="preserve"> 38, 8952 </w:t>
      </w:r>
      <w:proofErr w:type="spellStart"/>
      <w:r>
        <w:rPr>
          <w:lang w:val="de-DE"/>
        </w:rPr>
        <w:t>Irdning-Donnersbachtal</w:t>
      </w:r>
      <w:proofErr w:type="spellEnd"/>
    </w:p>
    <w:p w:rsidR="00C2046A" w:rsidRPr="00213298" w:rsidRDefault="00C2046A" w:rsidP="00C2046A">
      <w:pPr>
        <w:pStyle w:val="KeinLeerraum"/>
        <w:framePr w:hSpace="142" w:wrap="around" w:hAnchor="margin" w:yAlign="bottom" w:anchorLock="1"/>
        <w:rPr>
          <w:lang w:val="de-DE"/>
        </w:rPr>
      </w:pPr>
      <w:r w:rsidRPr="00213298">
        <w:rPr>
          <w:lang w:val="de-DE"/>
        </w:rPr>
        <w:t xml:space="preserve">Projektleiterin: </w:t>
      </w:r>
      <w:r>
        <w:rPr>
          <w:lang w:val="de-DE"/>
        </w:rPr>
        <w:t>Dipl.-Ing. Stefanie Gappmaier</w:t>
      </w:r>
    </w:p>
    <w:p w:rsidR="00C2046A" w:rsidRPr="00213298" w:rsidRDefault="00C2046A" w:rsidP="00C2046A">
      <w:pPr>
        <w:pStyle w:val="KeinLeerraum"/>
        <w:framePr w:hSpace="142" w:wrap="around" w:hAnchor="margin" w:yAlign="bottom" w:anchorLock="1"/>
        <w:rPr>
          <w:lang w:val="de-DE"/>
        </w:rPr>
      </w:pPr>
      <w:r>
        <w:rPr>
          <w:lang w:val="de-DE"/>
        </w:rPr>
        <w:t>Tel.</w:t>
      </w:r>
      <w:r w:rsidRPr="00213298">
        <w:rPr>
          <w:lang w:val="de-DE"/>
        </w:rPr>
        <w:t xml:space="preserve">: </w:t>
      </w:r>
      <w:r>
        <w:rPr>
          <w:lang w:val="de-DE"/>
        </w:rPr>
        <w:t>03682 22451 280</w:t>
      </w:r>
    </w:p>
    <w:p w:rsidR="00C2046A" w:rsidRPr="00213298" w:rsidRDefault="00C2046A" w:rsidP="00C2046A">
      <w:pPr>
        <w:pStyle w:val="KeinLeerraum"/>
        <w:framePr w:hSpace="142" w:wrap="around" w:hAnchor="margin" w:yAlign="bottom" w:anchorLock="1"/>
        <w:rPr>
          <w:lang w:val="de-DE"/>
        </w:rPr>
      </w:pPr>
      <w:r w:rsidRPr="00213298">
        <w:rPr>
          <w:lang w:val="de-DE"/>
        </w:rPr>
        <w:t xml:space="preserve">E-Mail: </w:t>
      </w:r>
      <w:r>
        <w:rPr>
          <w:lang w:val="de-DE"/>
        </w:rPr>
        <w:t>Stefanie.Gappmaier@raumberg-gumpenstein.at</w:t>
      </w:r>
    </w:p>
    <w:p w:rsidR="00C2046A" w:rsidRPr="00213298" w:rsidRDefault="00C2046A" w:rsidP="00C2046A">
      <w:pPr>
        <w:pStyle w:val="KeinLeerraum"/>
        <w:framePr w:hSpace="142" w:wrap="around" w:hAnchor="margin" w:yAlign="bottom" w:anchorLock="1"/>
        <w:rPr>
          <w:lang w:val="de-DE"/>
        </w:rPr>
      </w:pPr>
      <w:r w:rsidRPr="00213298">
        <w:rPr>
          <w:lang w:val="de-DE"/>
        </w:rPr>
        <w:t xml:space="preserve">Projektmitarbeiter: </w:t>
      </w:r>
      <w:r>
        <w:rPr>
          <w:lang w:val="de-DE"/>
        </w:rPr>
        <w:t xml:space="preserve">Dr. Georg Terler, Dr. Thomas Guggenberger, Ing. Anton Schauer, Martin Royer, </w:t>
      </w:r>
      <w:r w:rsidR="000C7C65">
        <w:rPr>
          <w:lang w:val="de-DE"/>
        </w:rPr>
        <w:t xml:space="preserve">Franziska Häusler, </w:t>
      </w:r>
      <w:r>
        <w:rPr>
          <w:lang w:val="de-DE"/>
        </w:rPr>
        <w:t>Bernhard Schoiswohl, Kerstin Rinder, Huber Hubert, Stefan Fuchs</w:t>
      </w:r>
      <w:r w:rsidR="004A6298">
        <w:rPr>
          <w:lang w:val="de-DE"/>
        </w:rPr>
        <w:t xml:space="preserve">, </w:t>
      </w:r>
      <w:r w:rsidR="00641C58">
        <w:rPr>
          <w:lang w:val="de-DE"/>
        </w:rPr>
        <w:t>Ulrike Percht, Alexander Pötsch, Theresa Ruhdorfer, Mathias Häusler, Petra Unterweger, Romana Huber, Luidold Thomas, Brigitte Schachner;</w:t>
      </w:r>
    </w:p>
    <w:p w:rsidR="00C2046A" w:rsidRDefault="00C2046A" w:rsidP="00C2046A">
      <w:pPr>
        <w:pStyle w:val="KeinLeerraum"/>
        <w:framePr w:hSpace="142" w:wrap="around" w:hAnchor="margin" w:yAlign="bottom" w:anchorLock="1"/>
      </w:pPr>
      <w:r w:rsidRPr="00213298">
        <w:rPr>
          <w:lang w:val="de-DE"/>
        </w:rPr>
        <w:t xml:space="preserve">Projektlaufzeit: </w:t>
      </w:r>
      <w:r>
        <w:rPr>
          <w:lang w:val="de-DE"/>
        </w:rPr>
        <w:t>01.04.2019 – 31.03.2021</w:t>
      </w:r>
    </w:p>
    <w:p w:rsidR="00C2046A" w:rsidRPr="00213298" w:rsidRDefault="00C2046A" w:rsidP="00C2046A">
      <w:pPr>
        <w:pStyle w:val="KeinLeerraum"/>
        <w:framePr w:hSpace="142" w:wrap="around" w:hAnchor="margin" w:yAlign="bottom" w:anchorLock="1"/>
        <w:rPr>
          <w:lang w:val="de-DE"/>
        </w:rPr>
      </w:pPr>
    </w:p>
    <w:p w:rsidR="00C2046A" w:rsidRDefault="00C2046A" w:rsidP="00C2046A">
      <w:pPr>
        <w:pStyle w:val="KeinLeerraum"/>
        <w:framePr w:hSpace="142" w:wrap="around" w:hAnchor="margin" w:yAlign="bottom" w:anchorLock="1"/>
      </w:pPr>
      <w:r w:rsidRPr="00213298">
        <w:rPr>
          <w:lang w:val="de-DE"/>
        </w:rPr>
        <w:t>Alle Rechte vorbehalten.</w:t>
      </w:r>
    </w:p>
    <w:p w:rsidR="00C2046A" w:rsidRDefault="00C2046A" w:rsidP="00C2046A">
      <w:pPr>
        <w:pStyle w:val="KeinLeerraum"/>
        <w:framePr w:hSpace="142" w:wrap="around" w:hAnchor="margin" w:yAlign="bottom" w:anchorLock="1"/>
      </w:pPr>
      <w:r>
        <w:rPr>
          <w:noProof/>
          <w:lang w:val="de-DE" w:eastAsia="de-DE"/>
          <w14:numForm w14:val="default"/>
        </w:rPr>
        <w:drawing>
          <wp:inline distT="0" distB="0" distL="0" distR="0" wp14:anchorId="35315A71" wp14:editId="41677E1D">
            <wp:extent cx="4165600" cy="787400"/>
            <wp:effectExtent l="0" t="0" r="6350" b="0"/>
            <wp:docPr id="92" name="Bild 15" descr="Platzhalter Druckhinwe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NT_PEFC_UWZ_Platzhalter_180919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5600" cy="78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046A" w:rsidRPr="00A24BB4" w:rsidRDefault="00C2046A" w:rsidP="00C2046A">
      <w:pPr>
        <w:pStyle w:val="KeinLeerraum"/>
        <w:framePr w:hSpace="142" w:wrap="around" w:hAnchor="margin" w:yAlign="bottom" w:anchorLock="1"/>
      </w:pPr>
      <w:proofErr w:type="spellStart"/>
      <w:r>
        <w:t>Irdning-Donnersbachtal</w:t>
      </w:r>
      <w:proofErr w:type="spellEnd"/>
      <w:r>
        <w:t>,</w:t>
      </w:r>
      <w:r w:rsidRPr="00A24BB4">
        <w:t xml:space="preserve"> Stand: </w:t>
      </w:r>
      <w:r w:rsidRPr="00A24BB4">
        <w:fldChar w:fldCharType="begin"/>
      </w:r>
      <w:r w:rsidRPr="00A24BB4">
        <w:instrText xml:space="preserve"> DATE  \@ "d. MMMM yyyy"  \* MERGEFORMAT </w:instrText>
      </w:r>
      <w:r w:rsidRPr="00A24BB4">
        <w:fldChar w:fldCharType="separate"/>
      </w:r>
      <w:r w:rsidR="00C2490F">
        <w:rPr>
          <w:noProof/>
        </w:rPr>
        <w:t>15. Juli 2021</w:t>
      </w:r>
      <w:r w:rsidRPr="00A24BB4">
        <w:fldChar w:fldCharType="end"/>
      </w:r>
    </w:p>
    <w:p w:rsidR="00C2046A" w:rsidRDefault="00C2046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</w:p>
    <w:p w:rsidR="00C20C1A" w:rsidRDefault="00C20C1A">
      <w:pP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br w:type="page"/>
      </w:r>
    </w:p>
    <w:p w:rsidR="00C03EE3" w:rsidRPr="004D74DB" w:rsidRDefault="00C03EE3" w:rsidP="001B6678">
      <w:pPr>
        <w:keepNext/>
        <w:spacing w:before="240" w:after="120" w:line="240" w:lineRule="auto"/>
        <w:ind w:left="567"/>
        <w:jc w:val="both"/>
        <w:outlineLvl w:val="1"/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lastRenderedPageBreak/>
        <w:t>Zusammenfassung</w:t>
      </w:r>
    </w:p>
    <w:p w:rsidR="009406D1" w:rsidRPr="004D74DB" w:rsidRDefault="00523CDE" w:rsidP="001B6678">
      <w:pPr>
        <w:spacing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Moderne </w:t>
      </w:r>
      <w:r w:rsidR="00404662">
        <w:rPr>
          <w:rFonts w:ascii="Corbel" w:eastAsia="MS Mincho" w:hAnsi="Corbel" w:cs="Times New Roman"/>
          <w:sz w:val="23"/>
          <w:szCs w:val="23"/>
          <w14:numForm w14:val="lining"/>
        </w:rPr>
        <w:t>Rinder-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Haltungssysteme sowie </w:t>
      </w:r>
      <w:r w:rsidR="002E0FD0">
        <w:rPr>
          <w:rFonts w:ascii="Corbel" w:eastAsia="MS Mincho" w:hAnsi="Corbel" w:cs="Times New Roman"/>
          <w:sz w:val="23"/>
          <w:szCs w:val="23"/>
          <w14:numForm w14:val="lining"/>
        </w:rPr>
        <w:t>steigende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etriebsgröße</w:t>
      </w:r>
      <w:r w:rsidR="002E0FD0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rschweren die Rationskontrolle auf Einzeltierebene. Gerade um den Zeitpunkt der </w:t>
      </w:r>
      <w:proofErr w:type="spellStart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Abkalbung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zw. zu Leistungsspitzen </w:t>
      </w:r>
      <w:r w:rsidR="006A147C">
        <w:rPr>
          <w:rFonts w:ascii="Corbel" w:eastAsia="MS Mincho" w:hAnsi="Corbel" w:cs="Times New Roman"/>
          <w:sz w:val="23"/>
          <w:szCs w:val="23"/>
          <w14:numForm w14:val="lining"/>
        </w:rPr>
        <w:t>ist eine genau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e Betrachtung dieser sogenannten „Special-Needs-Tiere“ von entscheidender Bedeutung, um </w:t>
      </w:r>
      <w:r w:rsidR="006A147C">
        <w:rPr>
          <w:rFonts w:ascii="Corbel" w:eastAsia="MS Mincho" w:hAnsi="Corbel" w:cs="Times New Roman"/>
          <w:sz w:val="23"/>
          <w:szCs w:val="23"/>
          <w14:numForm w14:val="lining"/>
        </w:rPr>
        <w:t>eine b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edarfsgerecht</w:t>
      </w:r>
      <w:r w:rsidR="006A147C">
        <w:rPr>
          <w:rFonts w:ascii="Corbel" w:eastAsia="MS Mincho" w:hAnsi="Corbel" w:cs="Times New Roman"/>
          <w:sz w:val="23"/>
          <w:szCs w:val="23"/>
          <w14:numForm w14:val="lining"/>
        </w:rPr>
        <w:t>e Versorgung sicherzustellen und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Stoffwechselentgleisungen vorzubeugen. </w:t>
      </w:r>
      <w:r w:rsidR="00FE6683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Eine einfache und sogleich praxistaugliche Möglichkeit der </w:t>
      </w:r>
      <w:r w:rsidR="006A147C">
        <w:rPr>
          <w:rFonts w:ascii="Corbel" w:eastAsia="MS Mincho" w:hAnsi="Corbel" w:cs="Times New Roman"/>
          <w:sz w:val="23"/>
          <w:szCs w:val="23"/>
          <w14:numForm w14:val="lining"/>
        </w:rPr>
        <w:t>tier</w:t>
      </w:r>
      <w:r w:rsidR="00FE6683" w:rsidRPr="004D74DB">
        <w:rPr>
          <w:rFonts w:ascii="Corbel" w:eastAsia="MS Mincho" w:hAnsi="Corbel" w:cs="Times New Roman"/>
          <w:sz w:val="23"/>
          <w:szCs w:val="23"/>
          <w14:numForm w14:val="lining"/>
        </w:rPr>
        <w:t>individuellen Rationskontrolle stellt dabei die Kotbeurteilung dar. Um herauszufinden wie sich unterschiedliche Rationszusammensetzungen bzw. Kraftfutteranteile (</w:t>
      </w:r>
      <w:r w:rsidR="00D1392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Weidehaltung </w:t>
      </w:r>
      <w:r w:rsidR="005C1A44">
        <w:rPr>
          <w:rFonts w:ascii="Corbel" w:eastAsia="MS Mincho" w:hAnsi="Corbel" w:cs="Times New Roman"/>
          <w:sz w:val="23"/>
          <w:szCs w:val="23"/>
          <w14:numForm w14:val="lining"/>
        </w:rPr>
        <w:t>[WN</w:t>
      </w:r>
      <w:r w:rsidR="00D1392B" w:rsidRPr="004D74DB">
        <w:rPr>
          <w:rFonts w:ascii="Corbel" w:eastAsia="MS Mincho" w:hAnsi="Corbel" w:cs="Times New Roman"/>
          <w:sz w:val="23"/>
          <w:szCs w:val="23"/>
          <w14:numForm w14:val="lining"/>
        </w:rPr>
        <w:t>]</w:t>
      </w:r>
      <w:r w:rsidR="005C1A44">
        <w:rPr>
          <w:rFonts w:ascii="Corbel" w:eastAsia="MS Mincho" w:hAnsi="Corbel" w:cs="Times New Roman"/>
          <w:sz w:val="23"/>
          <w:szCs w:val="23"/>
          <w14:numForm w14:val="lining"/>
        </w:rPr>
        <w:t xml:space="preserve"> vs. Stallhaltung </w:t>
      </w:r>
      <w:r w:rsidR="005F7B6A">
        <w:rPr>
          <w:rFonts w:ascii="Corbel" w:eastAsia="MS Mincho" w:hAnsi="Corbel" w:cs="Times New Roman"/>
          <w:sz w:val="23"/>
          <w:szCs w:val="23"/>
          <w14:numForm w14:val="lining"/>
        </w:rPr>
        <w:t xml:space="preserve">[SN] bzw. Stallhaltung </w:t>
      </w:r>
      <w:r w:rsidR="006272CF">
        <w:rPr>
          <w:rFonts w:ascii="Corbel" w:eastAsia="MS Mincho" w:hAnsi="Corbel" w:cs="Times New Roman"/>
          <w:sz w:val="23"/>
          <w:szCs w:val="23"/>
          <w14:numForm w14:val="lining"/>
        </w:rPr>
        <w:t>mit „niedrigem“, „mittlerem</w:t>
      </w:r>
      <w:r w:rsidR="005C1A44">
        <w:rPr>
          <w:rFonts w:ascii="Corbel" w:eastAsia="MS Mincho" w:hAnsi="Corbel" w:cs="Times New Roman"/>
          <w:sz w:val="23"/>
          <w:szCs w:val="23"/>
          <w14:numForm w14:val="lining"/>
        </w:rPr>
        <w:t>“</w:t>
      </w:r>
      <w:r w:rsidR="009406D1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und </w:t>
      </w:r>
      <w:r w:rsidR="006272CF">
        <w:rPr>
          <w:rFonts w:ascii="Corbel" w:eastAsia="MS Mincho" w:hAnsi="Corbel" w:cs="Times New Roman"/>
          <w:sz w:val="23"/>
          <w:szCs w:val="23"/>
          <w14:numForm w14:val="lining"/>
        </w:rPr>
        <w:t>„hohem</w:t>
      </w:r>
      <w:r w:rsidR="005C1A44">
        <w:rPr>
          <w:rFonts w:ascii="Corbel" w:eastAsia="MS Mincho" w:hAnsi="Corbel" w:cs="Times New Roman"/>
          <w:sz w:val="23"/>
          <w:szCs w:val="23"/>
          <w14:numForm w14:val="lining"/>
        </w:rPr>
        <w:t>“ Kraftfutteranteil [SN, SM und SH</w:t>
      </w:r>
      <w:r w:rsidR="009406D1" w:rsidRPr="004D74DB">
        <w:rPr>
          <w:rFonts w:ascii="Corbel" w:eastAsia="MS Mincho" w:hAnsi="Corbel" w:cs="Times New Roman"/>
          <w:sz w:val="23"/>
          <w:szCs w:val="23"/>
          <w14:numForm w14:val="lining"/>
        </w:rPr>
        <w:t>]</w:t>
      </w:r>
      <w:r w:rsidR="003864AC">
        <w:rPr>
          <w:rFonts w:ascii="Corbel" w:eastAsia="MS Mincho" w:hAnsi="Corbel" w:cs="Times New Roman"/>
          <w:sz w:val="23"/>
          <w:szCs w:val="23"/>
          <w14:numForm w14:val="lining"/>
        </w:rPr>
        <w:t xml:space="preserve">) </w:t>
      </w:r>
      <w:r w:rsidR="00D1392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auf die Kotausscheidungen </w:t>
      </w:r>
      <w:r w:rsidR="006A147C">
        <w:rPr>
          <w:rFonts w:ascii="Corbel" w:eastAsia="MS Mincho" w:hAnsi="Corbel" w:cs="Times New Roman"/>
          <w:sz w:val="23"/>
          <w:szCs w:val="23"/>
          <w14:numForm w14:val="lining"/>
        </w:rPr>
        <w:t>a</w:t>
      </w:r>
      <w:r w:rsidR="00D1392B" w:rsidRPr="004D74DB">
        <w:rPr>
          <w:rFonts w:ascii="Corbel" w:eastAsia="MS Mincho" w:hAnsi="Corbel" w:cs="Times New Roman"/>
          <w:sz w:val="23"/>
          <w:szCs w:val="23"/>
          <w14:numForm w14:val="lining"/>
        </w:rPr>
        <w:t>uswirken, wurde an der HBLFA Raumberg-</w:t>
      </w:r>
      <w:proofErr w:type="spellStart"/>
      <w:r w:rsidR="00D1392B" w:rsidRPr="004D74DB">
        <w:rPr>
          <w:rFonts w:ascii="Corbel" w:eastAsia="MS Mincho" w:hAnsi="Corbel" w:cs="Times New Roman"/>
          <w:sz w:val="23"/>
          <w:szCs w:val="23"/>
          <w14:numForm w14:val="lining"/>
        </w:rPr>
        <w:t>Gumpenstein</w:t>
      </w:r>
      <w:proofErr w:type="spellEnd"/>
      <w:r w:rsidR="00D1392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031343" w:rsidRPr="004D74DB">
        <w:rPr>
          <w:rFonts w:ascii="Corbel" w:eastAsia="MS Mincho" w:hAnsi="Corbel" w:cs="Times New Roman"/>
          <w:sz w:val="23"/>
          <w:szCs w:val="23"/>
          <w14:numForm w14:val="lining"/>
        </w:rPr>
        <w:t>ein Fütterungs-V</w:t>
      </w:r>
      <w:r w:rsidR="00D1392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ersuch mit insgesamt 151 Tieren angelegt. </w:t>
      </w:r>
      <w:r w:rsidR="006272CF">
        <w:rPr>
          <w:rFonts w:ascii="Corbel" w:eastAsia="MS Mincho" w:hAnsi="Corbel" w:cs="Times New Roman"/>
          <w:sz w:val="23"/>
          <w:szCs w:val="23"/>
          <w14:numForm w14:val="lining"/>
        </w:rPr>
        <w:t xml:space="preserve">Neben der Futter- Nährstoff- und Energieaufnahme wurden auch der Kot der Tiere hinsichtlich 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>Farbe, Konsistenz und Fasergehalt untersucht.</w:t>
      </w:r>
    </w:p>
    <w:p w:rsidR="00AE23BC" w:rsidRDefault="00AE23BC" w:rsidP="00AE23BC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Die Stall-Gruppe mit der mittleren Kraftfuttergabe (SM) zeigte die beste Faserverdauung. Mit steigendem Kraftfuttereinsatz 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>sank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der pH-Wert im Kot </w:t>
      </w:r>
      <w:r w:rsidR="006050D6">
        <w:rPr>
          <w:rFonts w:ascii="Corbel" w:eastAsia="MS Mincho" w:hAnsi="Corbel" w:cs="Times New Roman"/>
          <w:sz w:val="23"/>
          <w:szCs w:val="23"/>
          <w14:numForm w14:val="lining"/>
        </w:rPr>
        <w:t xml:space="preserve">ebenso wie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die Faserverdaulichkeit. Bei der Kotsiebung führte dies zu höheren Anteilen im </w:t>
      </w:r>
      <w:proofErr w:type="spellStart"/>
      <w:r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(Grobfaser). Die Stall-Gruppe mit niedrigem Kraftfuttereinsatz zeigte kurze Fasern im </w:t>
      </w:r>
      <w:proofErr w:type="spellStart"/>
      <w:r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>
        <w:rPr>
          <w:rFonts w:ascii="Corbel" w:eastAsia="MS Mincho" w:hAnsi="Corbel" w:cs="Times New Roman"/>
          <w:sz w:val="23"/>
          <w:szCs w:val="23"/>
          <w14:numForm w14:val="lining"/>
        </w:rPr>
        <w:t>, welche auf ein gutes Wiederkauverhalten hindeuten. Allerdings kann der Schluss gezogen werden, dass bei niedrigem Kraftfuttereinsatz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 xml:space="preserve"> das Fehlen von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leichtverdauliche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Protein- und Energiekomponenten die mikrobielle Faserverdauung limitieren. Die Weid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>e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-Gruppe (WN) zeigte deutlich geringere Werte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 xml:space="preserve"> (g Residuen / kg Kot-</w:t>
      </w:r>
      <w:r w:rsidR="00C2046A">
        <w:rPr>
          <w:rFonts w:ascii="Corbel" w:eastAsia="MS Mincho" w:hAnsi="Corbel" w:cs="Times New Roman"/>
          <w:sz w:val="23"/>
          <w:szCs w:val="23"/>
          <w14:numForm w14:val="lining"/>
        </w:rPr>
        <w:t>FM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 xml:space="preserve">) im </w:t>
      </w:r>
      <w:proofErr w:type="spellStart"/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sowie in der Summe aller drei Siebe. In Kombination mit dem höheren </w:t>
      </w:r>
      <w:proofErr w:type="spellStart"/>
      <w:r>
        <w:rPr>
          <w:rFonts w:ascii="Corbel" w:eastAsia="MS Mincho" w:hAnsi="Corbel" w:cs="Times New Roman"/>
          <w:sz w:val="23"/>
          <w:szCs w:val="23"/>
          <w14:numForm w14:val="lining"/>
        </w:rPr>
        <w:t>Feinstteil</w:t>
      </w:r>
      <w:proofErr w:type="spellEnd"/>
      <w:r>
        <w:rPr>
          <w:rFonts w:ascii="Corbel" w:eastAsia="MS Mincho" w:hAnsi="Corbel" w:cs="Times New Roman"/>
          <w:sz w:val="23"/>
          <w:szCs w:val="23"/>
          <w14:numForm w14:val="lining"/>
        </w:rPr>
        <w:t>-Gehalt zeigte die Gruppe WN eine gute Faserverdauung.</w:t>
      </w:r>
    </w:p>
    <w:p w:rsidR="00945E7E" w:rsidRPr="004D74DB" w:rsidRDefault="00945E7E" w:rsidP="001B6678">
      <w:pPr>
        <w:spacing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Die Kotbeurteilung eignet sich als Werkzeug zur Rationskontrolle am landwirtschaftlichen Betrieb. Unterschiede im</w:t>
      </w:r>
      <w:r w:rsidR="00A55D69">
        <w:rPr>
          <w:rFonts w:ascii="Corbel" w:eastAsia="MS Mincho" w:hAnsi="Corbel" w:cs="Times New Roman"/>
          <w:sz w:val="23"/>
          <w:szCs w:val="23"/>
          <w14:numForm w14:val="lining"/>
        </w:rPr>
        <w:t xml:space="preserve"> Kot-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Trockenmasse-Gehalt bzw. Unterschiede in </w:t>
      </w:r>
      <w:r w:rsidR="00152D8C">
        <w:rPr>
          <w:rFonts w:ascii="Corbel" w:eastAsia="MS Mincho" w:hAnsi="Corbel" w:cs="Times New Roman"/>
          <w:sz w:val="23"/>
          <w:szCs w:val="23"/>
          <w14:numForm w14:val="lining"/>
        </w:rPr>
        <w:t>der Verteilung der Feststoffe im Kot in Grob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>,</w:t>
      </w:r>
      <w:r w:rsidR="00152D8C">
        <w:rPr>
          <w:rFonts w:ascii="Corbel" w:eastAsia="MS Mincho" w:hAnsi="Corbel" w:cs="Times New Roman"/>
          <w:sz w:val="23"/>
          <w:szCs w:val="23"/>
          <w14:numForm w14:val="lining"/>
        </w:rPr>
        <w:t>- Mittel</w:t>
      </w:r>
      <w:r w:rsidR="006050D6">
        <w:rPr>
          <w:rFonts w:ascii="Corbel" w:eastAsia="MS Mincho" w:hAnsi="Corbel" w:cs="Times New Roman"/>
          <w:sz w:val="23"/>
          <w:szCs w:val="23"/>
          <w14:numForm w14:val="lining"/>
        </w:rPr>
        <w:t>-</w:t>
      </w:r>
      <w:r w:rsidR="00152D8C">
        <w:rPr>
          <w:rFonts w:ascii="Corbel" w:eastAsia="MS Mincho" w:hAnsi="Corbel" w:cs="Times New Roman"/>
          <w:sz w:val="23"/>
          <w:szCs w:val="23"/>
          <w14:numForm w14:val="lining"/>
        </w:rPr>
        <w:t xml:space="preserve"> und </w:t>
      </w:r>
      <w:proofErr w:type="spellStart"/>
      <w:r w:rsidR="00152D8C">
        <w:rPr>
          <w:rFonts w:ascii="Corbel" w:eastAsia="MS Mincho" w:hAnsi="Corbel" w:cs="Times New Roman"/>
          <w:sz w:val="23"/>
          <w:szCs w:val="23"/>
          <w14:numForm w14:val="lining"/>
        </w:rPr>
        <w:t>Feinstteile</w:t>
      </w:r>
      <w:proofErr w:type="spellEnd"/>
      <w:r w:rsidR="00152D8C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lassen Rückschlüsse auf die Rationsgestaltung bzw. die Verdauungs</w:t>
      </w:r>
      <w:r w:rsidR="00517B11">
        <w:rPr>
          <w:rFonts w:ascii="Corbel" w:eastAsia="MS Mincho" w:hAnsi="Corbel" w:cs="Times New Roman"/>
          <w:sz w:val="23"/>
          <w:szCs w:val="23"/>
          <w14:numForm w14:val="lining"/>
        </w:rPr>
        <w:t xml:space="preserve">vorgänge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zu. </w:t>
      </w:r>
    </w:p>
    <w:p w:rsidR="00E463D6" w:rsidRDefault="0000693D" w:rsidP="001B6678">
      <w:pPr>
        <w:spacing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b/>
          <w:bCs/>
          <w:sz w:val="24"/>
          <w14:numForm w14:val="lining"/>
        </w:rPr>
        <w:t>Schlüsselwörter</w:t>
      </w:r>
      <w:r w:rsidR="001C7BBC" w:rsidRPr="004D74DB">
        <w:rPr>
          <w:rFonts w:ascii="Corbel" w:eastAsia="MS Mincho" w:hAnsi="Corbel" w:cs="Times New Roman"/>
          <w:b/>
          <w:bCs/>
          <w:sz w:val="24"/>
          <w14:numForm w14:val="lining"/>
        </w:rPr>
        <w:t>:</w:t>
      </w:r>
      <w:r w:rsidR="001C7BBC">
        <w:rPr>
          <w:b/>
          <w:i/>
          <w:lang w:val="de-AT"/>
        </w:rPr>
        <w:t xml:space="preserve"> </w:t>
      </w:r>
      <w:r w:rsidR="001C7BBC" w:rsidRPr="004D74DB">
        <w:rPr>
          <w:rFonts w:ascii="Corbel" w:eastAsia="MS Mincho" w:hAnsi="Corbel" w:cs="Times New Roman"/>
          <w:sz w:val="23"/>
          <w:szCs w:val="23"/>
          <w14:numForm w14:val="lining"/>
        </w:rPr>
        <w:t>Kot-Beurteilung, Kot-Siebung, Faser-Verdauung</w:t>
      </w:r>
      <w:r w:rsidR="00517B11">
        <w:rPr>
          <w:rFonts w:ascii="Corbel" w:eastAsia="MS Mincho" w:hAnsi="Corbel" w:cs="Times New Roman"/>
          <w:sz w:val="23"/>
          <w:szCs w:val="23"/>
          <w14:numForm w14:val="lining"/>
        </w:rPr>
        <w:t>,</w:t>
      </w:r>
      <w:r w:rsidR="001C7BBC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Kot-Trockenmassegehalt</w:t>
      </w:r>
    </w:p>
    <w:p w:rsidR="001C7BBC" w:rsidRPr="004C1DC7" w:rsidRDefault="001C7BBC" w:rsidP="001B6678">
      <w:pPr>
        <w:ind w:left="567"/>
        <w:rPr>
          <w:rFonts w:ascii="Corbel" w:eastAsia="MS Mincho" w:hAnsi="Corbel" w:cs="Times New Roman"/>
          <w:sz w:val="23"/>
          <w:szCs w:val="23"/>
          <w:lang w:val="en-US"/>
          <w14:numForm w14:val="lining"/>
        </w:rPr>
      </w:pPr>
      <w:r w:rsidRPr="006462BE">
        <w:rPr>
          <w:rFonts w:ascii="Corbel" w:eastAsia="MS Mincho" w:hAnsi="Corbel" w:cs="Times New Roman"/>
          <w:b/>
          <w:bCs/>
          <w:color w:val="E6320F"/>
          <w:sz w:val="30"/>
          <w:lang w:val="en-US"/>
          <w14:numForm w14:val="lining"/>
        </w:rPr>
        <w:t>Abstract</w:t>
      </w:r>
    </w:p>
    <w:p w:rsidR="006462BE" w:rsidRPr="000710B4" w:rsidRDefault="006462BE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:lang w:val="en-US"/>
          <w14:numForm w14:val="lining"/>
        </w:rPr>
      </w:pPr>
      <w:r w:rsidRPr="006462BE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Modern systems </w:t>
      </w:r>
      <w:r w:rsidR="00A55D69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in cattle</w:t>
      </w:r>
      <w:r w:rsidR="00A55D69" w:rsidRPr="00A55D69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 w:rsidR="00A55D69" w:rsidRPr="006462BE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husbandry </w:t>
      </w:r>
      <w:r w:rsidRPr="006462BE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and increasing farm sizes make ration control at the level of the individual animal more difficult. Particularly, 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t</w:t>
      </w:r>
      <w:r w:rsidRPr="006462BE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the time of calving or at 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the stage of high milk-</w:t>
      </w:r>
      <w:r w:rsidRPr="006462BE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performance, 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a </w:t>
      </w:r>
      <w:r w:rsidRPr="006462BE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close observation of these so-called "special-needs animals" is of decisive importance in order to 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meet</w:t>
      </w:r>
      <w:r w:rsidRPr="006462BE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the nutrient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and energy</w:t>
      </w:r>
      <w:r w:rsidRPr="006462BE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requirements and to prevent metabolic imbalances. 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A simple and practical way of controlling the ration </w:t>
      </w:r>
      <w:r w:rsidR="00A55D69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of t</w:t>
      </w:r>
      <w:r w:rsidR="000710B4"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he individual animal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is to </w:t>
      </w:r>
      <w:r w:rsidR="00A55D69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control</w:t>
      </w:r>
      <w:r w:rsidR="00515A6C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the </w:t>
      </w:r>
      <w:proofErr w:type="spellStart"/>
      <w:r w:rsidR="00515A6C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fae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ces</w:t>
      </w:r>
      <w:proofErr w:type="spellEnd"/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. In order to find out how different ration compositions and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 w:rsidR="000710B4"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different level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s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of concentrate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(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grazing on 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pasture with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 low rate of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concentrate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[PL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] vs. 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feeding a mixed ration in the stable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with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low, moderate and high level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of concentrate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[SL, SM and SH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])</w:t>
      </w:r>
      <w:r w:rsidR="00A55D69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affect f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eces excretion, a feeding trial with 151 animals was </w:t>
      </w:r>
      <w:r w:rsid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carried out a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t the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REC</w:t>
      </w:r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proofErr w:type="spellStart"/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Raumberg-Gumpenstein</w:t>
      </w:r>
      <w:proofErr w:type="spellEnd"/>
      <w:r w:rsidRPr="000710B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. </w:t>
      </w:r>
    </w:p>
    <w:p w:rsidR="00C2046A" w:rsidRPr="00C2046A" w:rsidRDefault="00C2046A" w:rsidP="00C2046A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:lang w:val="en-US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The stable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group with the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moderate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concentrate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level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(SM) showed the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highest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fiber digestion. With increasing concentrate input, the pH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value in the manure decreased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proofErr w:type="gramStart"/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nd also</w:t>
      </w:r>
      <w:proofErr w:type="gramEnd"/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t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he fiber digestibility decreased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. In manure sieving, this resulted in higher percentages in the top sieve (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rough fiber). The stable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group with low con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centrate use showed short fiber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in the top sieve, which indicate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s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good rumination behavior. Howe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ver, it </w:t>
      </w:r>
      <w:proofErr w:type="gramStart"/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can be concluded</w:t>
      </w:r>
      <w:proofErr w:type="gramEnd"/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that a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low concentrate input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lower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s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the amount of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easily digestible protein and energy components 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and this 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limit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s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microbial fiber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digestion. The 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lastRenderedPageBreak/>
        <w:t>pasture group (PL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) showe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d significantly lower values (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g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residues / kg manure</w:t>
      </w:r>
      <w:r w:rsidRPr="00C2046A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) in the top sieve, as well as in the sum of all three sieves. </w:t>
      </w:r>
    </w:p>
    <w:p w:rsidR="006462BE" w:rsidRPr="00640B84" w:rsidRDefault="00640B84" w:rsidP="00C2046A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:lang w:val="en-US"/>
          <w14:numForm w14:val="lining"/>
        </w:rPr>
      </w:pPr>
      <w:r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The assessment of </w:t>
      </w:r>
      <w:proofErr w:type="spellStart"/>
      <w:r w:rsidR="00515A6C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fae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ces</w:t>
      </w:r>
      <w:proofErr w:type="spellEnd"/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 w:rsidR="006462BE"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is useful as a tool for ration control on the farm. Differences in dry matter content or differences in</w:t>
      </w:r>
      <w:r w:rsidR="00D42DB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the</w:t>
      </w:r>
      <w:r w:rsidR="006462BE"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 w:rsidR="00D42DB2" w:rsidRPr="00D42DB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distribution of solids in the manure into coarse, medium and fine particles</w:t>
      </w:r>
      <w:r w:rsidR="00D42DB2"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 w:rsidR="006462BE"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llow conclusions about</w:t>
      </w:r>
      <w:r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the</w:t>
      </w:r>
      <w:r w:rsidR="006462BE"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ration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composition</w:t>
      </w:r>
      <w:r w:rsidR="006462BE"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proofErr w:type="gramStart"/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nd also</w:t>
      </w:r>
      <w:proofErr w:type="gramEnd"/>
      <w:r w:rsidR="006462BE"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r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about the </w:t>
      </w:r>
      <w:r w:rsidR="006462BE" w:rsidRPr="00640B84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digestive processes. </w:t>
      </w:r>
    </w:p>
    <w:p w:rsidR="006462BE" w:rsidRPr="001640D2" w:rsidRDefault="006462BE" w:rsidP="001B6678">
      <w:pPr>
        <w:spacing w:line="360" w:lineRule="auto"/>
        <w:ind w:left="567"/>
        <w:jc w:val="both"/>
        <w:rPr>
          <w:rFonts w:ascii="Corbel" w:eastAsia="MS Mincho" w:hAnsi="Corbel" w:cs="Times New Roman"/>
          <w:sz w:val="23"/>
          <w:szCs w:val="23"/>
          <w:lang w:val="en-US"/>
          <w14:numForm w14:val="lining"/>
        </w:rPr>
      </w:pPr>
      <w:r w:rsidRPr="001640D2">
        <w:rPr>
          <w:rFonts w:ascii="Corbel" w:eastAsia="MS Mincho" w:hAnsi="Corbel" w:cs="Times New Roman"/>
          <w:b/>
          <w:sz w:val="23"/>
          <w:szCs w:val="23"/>
          <w:lang w:val="en-US"/>
          <w14:numForm w14:val="lining"/>
        </w:rPr>
        <w:t>Keywords:</w:t>
      </w:r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</w:t>
      </w:r>
      <w:proofErr w:type="spellStart"/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f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</w:t>
      </w:r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ecal</w:t>
      </w:r>
      <w:proofErr w:type="spellEnd"/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assessment, </w:t>
      </w:r>
      <w:proofErr w:type="spellStart"/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f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</w:t>
      </w:r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ecal</w:t>
      </w:r>
      <w:proofErr w:type="spellEnd"/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sieving, fiber digestion, </w:t>
      </w:r>
      <w:proofErr w:type="spellStart"/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f</w:t>
      </w:r>
      <w:r w:rsidR="00C2490F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a</w:t>
      </w:r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>ecal</w:t>
      </w:r>
      <w:proofErr w:type="spellEnd"/>
      <w:r w:rsidRPr="001640D2">
        <w:rPr>
          <w:rFonts w:ascii="Corbel" w:eastAsia="MS Mincho" w:hAnsi="Corbel" w:cs="Times New Roman"/>
          <w:sz w:val="23"/>
          <w:szCs w:val="23"/>
          <w:lang w:val="en-US"/>
          <w14:numForm w14:val="lining"/>
        </w:rPr>
        <w:t xml:space="preserve"> dry matter content.</w:t>
      </w:r>
    </w:p>
    <w:p w:rsidR="00857B48" w:rsidRPr="004D74DB" w:rsidRDefault="0000693D" w:rsidP="001B6678">
      <w:pPr>
        <w:keepNext/>
        <w:spacing w:before="240" w:after="120" w:line="240" w:lineRule="auto"/>
        <w:ind w:left="567"/>
        <w:jc w:val="both"/>
        <w:outlineLvl w:val="1"/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 xml:space="preserve">1 </w:t>
      </w:r>
      <w:r w:rsidR="00C03EE3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Einleitung</w:t>
      </w:r>
    </w:p>
    <w:p w:rsidR="00857B48" w:rsidRPr="004D74DB" w:rsidRDefault="009A400B" w:rsidP="001B6678">
      <w:pPr>
        <w:spacing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as Milchleistungspotential unserer Rinder ist genetisch fixiert und wird über das Management beeinflusst. </w:t>
      </w:r>
      <w:r w:rsidR="00857B48" w:rsidRPr="004D74DB">
        <w:rPr>
          <w:rFonts w:ascii="Corbel" w:eastAsia="MS Mincho" w:hAnsi="Corbel" w:cs="Times New Roman"/>
          <w:sz w:val="23"/>
          <w:szCs w:val="23"/>
          <w14:numForm w14:val="lining"/>
        </w:rPr>
        <w:t>Neben der Umwelt und der Haltung kommt dabei der Fütterung ein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e entscheidende Rolle zu.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Um das Tier gesund und damit leistungsbereit zu halten, muss auf eine bedarfsgerechte 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>Nährstoff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- und 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>Energie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versorgung geachtet werden. </w:t>
      </w:r>
      <w:r w:rsidR="005F7B6A" w:rsidRPr="004D74DB">
        <w:rPr>
          <w:rFonts w:ascii="Corbel" w:eastAsia="MS Mincho" w:hAnsi="Corbel" w:cs="Times New Roman"/>
          <w:sz w:val="23"/>
          <w:szCs w:val="23"/>
          <w14:numForm w14:val="lining"/>
        </w:rPr>
        <w:t>Eine energetische Überversorgung sowie eine Unterversorgung soll möglichst vermieden werden.</w:t>
      </w:r>
      <w:r w:rsidR="005F7B6A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Eine Futte</w:t>
      </w:r>
      <w:r w:rsidR="00515A6C">
        <w:rPr>
          <w:rFonts w:ascii="Corbel" w:eastAsia="MS Mincho" w:hAnsi="Corbel" w:cs="Times New Roman"/>
          <w:sz w:val="23"/>
          <w:szCs w:val="23"/>
          <w14:numForm w14:val="lining"/>
        </w:rPr>
        <w:t>rmittel-Untersuchung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und eine 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>darauf aufbauende, dem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edarf angepasste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Rationsberechnung ist </w:t>
      </w:r>
      <w:r w:rsidR="005F7B6A">
        <w:rPr>
          <w:rFonts w:ascii="Corbel" w:eastAsia="MS Mincho" w:hAnsi="Corbel" w:cs="Times New Roman"/>
          <w:sz w:val="23"/>
          <w:szCs w:val="23"/>
          <w14:numForm w14:val="lining"/>
        </w:rPr>
        <w:t>somit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unerlässlich. </w:t>
      </w:r>
    </w:p>
    <w:p w:rsidR="00601A8C" w:rsidRPr="004D74DB" w:rsidRDefault="00601A8C" w:rsidP="001B6678">
      <w:pPr>
        <w:spacing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Auf Grund von</w:t>
      </w:r>
      <w:r w:rsidR="004C33CD">
        <w:rPr>
          <w:rFonts w:ascii="Corbel" w:eastAsia="MS Mincho" w:hAnsi="Corbel" w:cs="Times New Roman"/>
          <w:sz w:val="23"/>
          <w:szCs w:val="23"/>
          <w14:numForm w14:val="lining"/>
        </w:rPr>
        <w:t xml:space="preserve"> schwankenden Futteraufnahmen, U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nterschieden in der Grundfutterqualität oder auch Futterselektion kann es trotz einer Rationsberechnung zu Entgleisungen in der 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>Nährstoff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- und 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>Energie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versorgung kommen. Eine laufende Rationskontrolle ist 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>demnach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unumgänglich. Während die meisten Ko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trollwerkzeuge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(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z.B. 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>Schüttelbox)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>der Herdenkontrolle diene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, zielt die Kot-Beurteilu</w:t>
      </w:r>
      <w:r w:rsidR="00164BC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ng auf 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>die</w:t>
      </w:r>
      <w:r w:rsidR="00164BC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inzeltierkontrolle ab. Damit ist eine zielgerichtete Kontrolle der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sog</w:t>
      </w:r>
      <w:r w:rsidR="00164BCB" w:rsidRPr="004D74DB">
        <w:rPr>
          <w:rFonts w:ascii="Corbel" w:eastAsia="MS Mincho" w:hAnsi="Corbel" w:cs="Times New Roman"/>
          <w:sz w:val="23"/>
          <w:szCs w:val="23"/>
          <w14:numForm w14:val="lining"/>
        </w:rPr>
        <w:t>enannten „Special-Needs-Tiere“ möglich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</w:p>
    <w:p w:rsidR="00601A8C" w:rsidRPr="004D74DB" w:rsidRDefault="00666809" w:rsidP="001B6678">
      <w:pPr>
        <w:spacing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Das Ziel der</w:t>
      </w:r>
      <w:r w:rsidR="00601A8C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vorliegenden Arbeit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ist es, die Kot-Beurteilung als Werkzeug zur Rationskontrolle zu testen. Dabei wird untersucht, wie sich die R</w:t>
      </w:r>
      <w:r w:rsidR="00601A8C" w:rsidRPr="004D74DB">
        <w:rPr>
          <w:rFonts w:ascii="Corbel" w:eastAsia="MS Mincho" w:hAnsi="Corbel" w:cs="Times New Roman"/>
          <w:sz w:val="23"/>
          <w:szCs w:val="23"/>
          <w14:numForm w14:val="lining"/>
        </w:rPr>
        <w:t>ations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gestaltung</w:t>
      </w:r>
      <w:r w:rsidR="00FF27A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(Kraftfutteranteil bzw. unterschiedliche Grundfutterkomponenten)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auf die Verdauungsvorgänge und darüber hinaus auf den Kot der Tiere auswirkt.</w:t>
      </w:r>
    </w:p>
    <w:p w:rsidR="00C03EE3" w:rsidRPr="004D74DB" w:rsidRDefault="0000693D" w:rsidP="001B6678">
      <w:pPr>
        <w:keepNext/>
        <w:spacing w:before="240" w:after="120" w:line="240" w:lineRule="auto"/>
        <w:ind w:left="567"/>
        <w:jc w:val="both"/>
        <w:outlineLvl w:val="1"/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 xml:space="preserve">2 </w:t>
      </w:r>
      <w:r w:rsidR="00C03EE3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Material und Methode</w:t>
      </w:r>
    </w:p>
    <w:p w:rsidR="00C03EE3" w:rsidRDefault="00AE14F0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Zur Klärung der Frage wie sich unterschiedliche Fü</w:t>
      </w:r>
      <w:r w:rsidR="005C1A44">
        <w:rPr>
          <w:rFonts w:ascii="Corbel" w:eastAsia="MS Mincho" w:hAnsi="Corbel" w:cs="Times New Roman"/>
          <w:sz w:val="23"/>
          <w:szCs w:val="23"/>
          <w14:numForm w14:val="lining"/>
        </w:rPr>
        <w:t>tterungs-Intensitäten (Kraftfutteranteil bei Stallhaltung) bzw. Fütterungs-Systeme (Stall vs. Weide)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auf die Verdauungsvorgänge von Milchkühen auswirken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>,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5C1A44">
        <w:rPr>
          <w:rFonts w:ascii="Corbel" w:eastAsia="MS Mincho" w:hAnsi="Corbel" w:cs="Times New Roman"/>
          <w:sz w:val="23"/>
          <w:szCs w:val="23"/>
          <w14:numForm w14:val="lining"/>
        </w:rPr>
        <w:t>erfolgte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3C70FD">
        <w:rPr>
          <w:rFonts w:ascii="Corbel" w:eastAsia="MS Mincho" w:hAnsi="Corbel" w:cs="Times New Roman"/>
          <w:sz w:val="23"/>
          <w:szCs w:val="23"/>
          <w14:numForm w14:val="lining"/>
        </w:rPr>
        <w:t>aufbauend auf den</w:t>
      </w:r>
      <w:r w:rsidR="001B6496">
        <w:rPr>
          <w:rFonts w:ascii="Corbel" w:eastAsia="MS Mincho" w:hAnsi="Corbel" w:cs="Times New Roman"/>
          <w:sz w:val="23"/>
          <w:szCs w:val="23"/>
          <w14:numForm w14:val="lining"/>
        </w:rPr>
        <w:t xml:space="preserve"> Versuch </w:t>
      </w:r>
      <w:r w:rsidR="005C1A44">
        <w:rPr>
          <w:rFonts w:ascii="Corbel" w:eastAsia="MS Mincho" w:hAnsi="Corbel" w:cs="Times New Roman"/>
          <w:sz w:val="23"/>
          <w:szCs w:val="23"/>
          <w14:numForm w14:val="lining"/>
        </w:rPr>
        <w:t>„</w:t>
      </w:r>
      <w:r w:rsidR="001B6496">
        <w:rPr>
          <w:rFonts w:ascii="Corbel" w:eastAsia="MS Mincho" w:hAnsi="Corbel" w:cs="Times New Roman"/>
          <w:sz w:val="23"/>
          <w:szCs w:val="23"/>
          <w14:numForm w14:val="lining"/>
        </w:rPr>
        <w:t>Dafne 100916</w:t>
      </w:r>
      <w:r w:rsidR="005F7B6A">
        <w:rPr>
          <w:rFonts w:ascii="Corbel" w:eastAsia="MS Mincho" w:hAnsi="Corbel" w:cs="Times New Roman"/>
          <w:sz w:val="23"/>
          <w:szCs w:val="23"/>
          <w14:numForm w14:val="lining"/>
        </w:rPr>
        <w:t xml:space="preserve"> – </w:t>
      </w:r>
      <w:r w:rsidR="003C70FD">
        <w:rPr>
          <w:rFonts w:ascii="Corbel" w:eastAsia="MS Mincho" w:hAnsi="Corbel" w:cs="Times New Roman"/>
          <w:sz w:val="23"/>
          <w:szCs w:val="23"/>
          <w14:numForm w14:val="lining"/>
        </w:rPr>
        <w:t>Milcheffizienz-Versuch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>“</w:t>
      </w:r>
      <w:r w:rsidR="003C70FD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C03EE3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von Anfang Juni bis Mitte November 2019 </w:t>
      </w:r>
      <w:r w:rsidR="004F55B0">
        <w:rPr>
          <w:rFonts w:ascii="Corbel" w:eastAsia="MS Mincho" w:hAnsi="Corbel" w:cs="Times New Roman"/>
          <w:sz w:val="23"/>
          <w:szCs w:val="23"/>
          <w14:numForm w14:val="lining"/>
        </w:rPr>
        <w:t xml:space="preserve">eine </w:t>
      </w:r>
      <w:r w:rsidR="00513ADA" w:rsidRPr="004D74DB">
        <w:rPr>
          <w:rFonts w:ascii="Corbel" w:eastAsia="MS Mincho" w:hAnsi="Corbel" w:cs="Times New Roman"/>
          <w:sz w:val="23"/>
          <w:szCs w:val="23"/>
          <w14:numForm w14:val="lining"/>
        </w:rPr>
        <w:t>Kotbeurteilung</w:t>
      </w:r>
      <w:r w:rsidR="003C70FD" w:rsidRPr="003C70FD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3C70FD" w:rsidRPr="004D74DB">
        <w:rPr>
          <w:rFonts w:ascii="Corbel" w:eastAsia="MS Mincho" w:hAnsi="Corbel" w:cs="Times New Roman"/>
          <w:sz w:val="23"/>
          <w:szCs w:val="23"/>
          <w14:numForm w14:val="lining"/>
        </w:rPr>
        <w:t>an der HBLFA Raumberg-</w:t>
      </w:r>
      <w:proofErr w:type="spellStart"/>
      <w:r w:rsidR="003C70FD" w:rsidRPr="004D74DB">
        <w:rPr>
          <w:rFonts w:ascii="Corbel" w:eastAsia="MS Mincho" w:hAnsi="Corbel" w:cs="Times New Roman"/>
          <w:sz w:val="23"/>
          <w:szCs w:val="23"/>
          <w14:numForm w14:val="lining"/>
        </w:rPr>
        <w:t>Gumpenstein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.</w:t>
      </w:r>
      <w:r w:rsidR="00C03EE3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0E1997">
        <w:rPr>
          <w:rFonts w:ascii="Corbel" w:eastAsia="MS Mincho" w:hAnsi="Corbel" w:cs="Times New Roman"/>
          <w:sz w:val="23"/>
          <w:szCs w:val="23"/>
          <w14:numForm w14:val="lining"/>
        </w:rPr>
        <w:t>In 4 Durchgängen wurden Daten zur Futter-, Nährstoff- und Energieaufnahme erhoben sowie Kotproben gesammelt und untersucht (Tabelle 1).</w:t>
      </w:r>
    </w:p>
    <w:p w:rsidR="000E1997" w:rsidRPr="004D74DB" w:rsidRDefault="000E1997" w:rsidP="000E1997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Tabelle 1: Versuchswochen</w:t>
      </w:r>
    </w:p>
    <w:tbl>
      <w:tblPr>
        <w:tblStyle w:val="Tabellenraster"/>
        <w:tblW w:w="0" w:type="auto"/>
        <w:tblInd w:w="85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0"/>
        <w:gridCol w:w="1437"/>
        <w:gridCol w:w="1985"/>
        <w:gridCol w:w="1984"/>
        <w:gridCol w:w="2116"/>
      </w:tblGrid>
      <w:tr w:rsidR="000E1997" w:rsidRPr="004D74DB" w:rsidTr="00B019D3"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</w:tcPr>
          <w:p w:rsidR="000E1997" w:rsidRPr="004D74DB" w:rsidRDefault="000E1997" w:rsidP="00B019D3">
            <w:pP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</w:p>
        </w:tc>
        <w:tc>
          <w:tcPr>
            <w:tcW w:w="1437" w:type="dxa"/>
            <w:tcBorders>
              <w:top w:val="single" w:sz="4" w:space="0" w:color="auto"/>
              <w:bottom w:val="single" w:sz="4" w:space="0" w:color="auto"/>
            </w:tcBorders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Durchgang 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Durchgang 2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Durchgang 3</w:t>
            </w:r>
          </w:p>
        </w:tc>
        <w:tc>
          <w:tcPr>
            <w:tcW w:w="2116" w:type="dxa"/>
            <w:tcBorders>
              <w:top w:val="single" w:sz="4" w:space="0" w:color="auto"/>
              <w:bottom w:val="single" w:sz="4" w:space="0" w:color="auto"/>
            </w:tcBorders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Durchgang 4</w:t>
            </w:r>
          </w:p>
        </w:tc>
      </w:tr>
      <w:tr w:rsidR="000E1997" w:rsidRPr="004D74DB" w:rsidTr="00B019D3">
        <w:tc>
          <w:tcPr>
            <w:tcW w:w="1540" w:type="dxa"/>
            <w:tcBorders>
              <w:top w:val="single" w:sz="4" w:space="0" w:color="auto"/>
            </w:tcBorders>
          </w:tcPr>
          <w:p w:rsidR="000E1997" w:rsidRPr="004D74DB" w:rsidRDefault="000E1997" w:rsidP="00B019D3">
            <w:pP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Datum (2019)</w:t>
            </w:r>
          </w:p>
        </w:tc>
        <w:tc>
          <w:tcPr>
            <w:tcW w:w="1437" w:type="dxa"/>
            <w:tcBorders>
              <w:top w:val="single" w:sz="4" w:space="0" w:color="auto"/>
            </w:tcBorders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. - 7. Juni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22. - 26 Juli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2. - 6. September</w:t>
            </w:r>
          </w:p>
        </w:tc>
        <w:tc>
          <w:tcPr>
            <w:tcW w:w="2116" w:type="dxa"/>
            <w:tcBorders>
              <w:top w:val="single" w:sz="4" w:space="0" w:color="auto"/>
            </w:tcBorders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11. - 15. November</w:t>
            </w:r>
          </w:p>
        </w:tc>
      </w:tr>
      <w:tr w:rsidR="000E1997" w:rsidRPr="004D74DB" w:rsidTr="00B019D3">
        <w:tc>
          <w:tcPr>
            <w:tcW w:w="1540" w:type="dxa"/>
          </w:tcPr>
          <w:p w:rsidR="000E1997" w:rsidRPr="004D74DB" w:rsidRDefault="000E1997" w:rsidP="00B019D3">
            <w:pP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Tieranzahl</w:t>
            </w:r>
          </w:p>
        </w:tc>
        <w:tc>
          <w:tcPr>
            <w:tcW w:w="1437" w:type="dxa"/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9</w:t>
            </w:r>
          </w:p>
        </w:tc>
        <w:tc>
          <w:tcPr>
            <w:tcW w:w="1985" w:type="dxa"/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9</w:t>
            </w:r>
          </w:p>
        </w:tc>
        <w:tc>
          <w:tcPr>
            <w:tcW w:w="1984" w:type="dxa"/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8</w:t>
            </w:r>
          </w:p>
        </w:tc>
        <w:tc>
          <w:tcPr>
            <w:tcW w:w="2116" w:type="dxa"/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5</w:t>
            </w:r>
          </w:p>
        </w:tc>
      </w:tr>
      <w:tr w:rsidR="000E1997" w:rsidRPr="004D74DB" w:rsidTr="00B019D3">
        <w:tc>
          <w:tcPr>
            <w:tcW w:w="1540" w:type="dxa"/>
          </w:tcPr>
          <w:p w:rsidR="000E1997" w:rsidRPr="004D74DB" w:rsidRDefault="000E1997" w:rsidP="00B019D3">
            <w:pP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Kot-Proben</w:t>
            </w:r>
          </w:p>
        </w:tc>
        <w:tc>
          <w:tcPr>
            <w:tcW w:w="1437" w:type="dxa"/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90</w:t>
            </w:r>
          </w:p>
        </w:tc>
        <w:tc>
          <w:tcPr>
            <w:tcW w:w="1985" w:type="dxa"/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90</w:t>
            </w:r>
          </w:p>
        </w:tc>
        <w:tc>
          <w:tcPr>
            <w:tcW w:w="1984" w:type="dxa"/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80</w:t>
            </w:r>
          </w:p>
        </w:tc>
        <w:tc>
          <w:tcPr>
            <w:tcW w:w="2116" w:type="dxa"/>
          </w:tcPr>
          <w:p w:rsidR="000E1997" w:rsidRPr="004D74DB" w:rsidRDefault="000E1997" w:rsidP="00B019D3">
            <w:pPr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350</w:t>
            </w:r>
          </w:p>
        </w:tc>
      </w:tr>
    </w:tbl>
    <w:p w:rsidR="00C03EE3" w:rsidRPr="004D74DB" w:rsidRDefault="0000693D" w:rsidP="001B6678">
      <w:pPr>
        <w:keepNext/>
        <w:spacing w:before="240" w:after="240" w:line="240" w:lineRule="auto"/>
        <w:ind w:left="567"/>
        <w:jc w:val="both"/>
        <w:outlineLvl w:val="2"/>
        <w:rPr>
          <w:rFonts w:ascii="Corbel" w:eastAsia="MS Mincho" w:hAnsi="Corbel" w:cs="Times New Roman"/>
          <w:b/>
          <w:bCs/>
          <w:sz w:val="24"/>
          <w14:numForm w14:val="lining"/>
        </w:rPr>
      </w:pPr>
      <w:r w:rsidRPr="004D74DB">
        <w:rPr>
          <w:rFonts w:ascii="Corbel" w:eastAsia="MS Mincho" w:hAnsi="Corbel" w:cs="Times New Roman"/>
          <w:b/>
          <w:bCs/>
          <w:sz w:val="24"/>
          <w14:numForm w14:val="lining"/>
        </w:rPr>
        <w:t xml:space="preserve">2.1 </w:t>
      </w:r>
      <w:r w:rsidR="00C03EE3" w:rsidRPr="004D74DB">
        <w:rPr>
          <w:rFonts w:ascii="Corbel" w:eastAsia="MS Mincho" w:hAnsi="Corbel" w:cs="Times New Roman"/>
          <w:b/>
          <w:bCs/>
          <w:sz w:val="24"/>
          <w14:numForm w14:val="lining"/>
        </w:rPr>
        <w:t>Tiere</w:t>
      </w:r>
      <w:r w:rsidR="00CC3050" w:rsidRPr="004D74DB">
        <w:rPr>
          <w:rFonts w:ascii="Corbel" w:eastAsia="MS Mincho" w:hAnsi="Corbel" w:cs="Times New Roman"/>
          <w:b/>
          <w:bCs/>
          <w:sz w:val="24"/>
          <w14:numForm w14:val="lining"/>
        </w:rPr>
        <w:t xml:space="preserve"> – Genotyp und Fütterung</w:t>
      </w:r>
    </w:p>
    <w:p w:rsidR="00C03EE3" w:rsidRPr="004D74DB" w:rsidRDefault="00164BCB" w:rsidP="00EC2D57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In die Versuchsauswertung gingen </w:t>
      </w:r>
      <w:r w:rsidR="00D73E8D">
        <w:rPr>
          <w:rFonts w:ascii="Corbel" w:eastAsia="MS Mincho" w:hAnsi="Corbel" w:cs="Times New Roman"/>
          <w:sz w:val="23"/>
          <w:szCs w:val="23"/>
          <w14:numForm w14:val="lining"/>
        </w:rPr>
        <w:t>Date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von </w:t>
      </w:r>
      <w:r w:rsidR="00D73E8D">
        <w:rPr>
          <w:rFonts w:ascii="Corbel" w:eastAsia="MS Mincho" w:hAnsi="Corbel" w:cs="Times New Roman"/>
          <w:sz w:val="23"/>
          <w:szCs w:val="23"/>
          <w14:numForm w14:val="lining"/>
        </w:rPr>
        <w:t>41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5F1A12">
        <w:rPr>
          <w:rFonts w:ascii="Corbel" w:eastAsia="MS Mincho" w:hAnsi="Corbel" w:cs="Times New Roman"/>
          <w:sz w:val="23"/>
          <w:szCs w:val="23"/>
          <w14:numForm w14:val="lining"/>
        </w:rPr>
        <w:t xml:space="preserve">laktierenden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Tieren</w:t>
      </w:r>
      <w:r w:rsidR="00822E22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C2490F">
        <w:rPr>
          <w:rFonts w:ascii="Corbel" w:eastAsia="MS Mincho" w:hAnsi="Corbel" w:cs="Times New Roman"/>
          <w:sz w:val="23"/>
          <w:szCs w:val="23"/>
          <w14:numForm w14:val="lining"/>
        </w:rPr>
        <w:t>der Genotypen</w:t>
      </w:r>
      <w:r w:rsidR="00EC2D57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Fleckvieh (FV), Holstein </w:t>
      </w:r>
      <w:proofErr w:type="spellStart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>Friesian</w:t>
      </w:r>
      <w:proofErr w:type="spellEnd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„konventionell“ (</w:t>
      </w:r>
      <w:proofErr w:type="spellStart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>HF_Kon</w:t>
      </w:r>
      <w:proofErr w:type="spellEnd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), Holstein </w:t>
      </w:r>
      <w:proofErr w:type="spellStart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>Friesian</w:t>
      </w:r>
      <w:proofErr w:type="spellEnd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„New </w:t>
      </w:r>
      <w:proofErr w:type="spellStart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>Zealand</w:t>
      </w:r>
      <w:proofErr w:type="spellEnd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“ (HF_NZ) </w:t>
      </w:r>
      <w:r w:rsidR="00EC2D57">
        <w:rPr>
          <w:rFonts w:ascii="Corbel" w:eastAsia="MS Mincho" w:hAnsi="Corbel" w:cs="Times New Roman"/>
          <w:sz w:val="23"/>
          <w:szCs w:val="23"/>
          <w14:numForm w14:val="lining"/>
        </w:rPr>
        <w:t>bzw.</w:t>
      </w:r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Holstein </w:t>
      </w:r>
      <w:proofErr w:type="spellStart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>Friesian</w:t>
      </w:r>
      <w:proofErr w:type="spellEnd"/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„Lebe</w:t>
      </w:r>
      <w:r w:rsidR="00822E22">
        <w:rPr>
          <w:rFonts w:ascii="Corbel" w:eastAsia="MS Mincho" w:hAnsi="Corbel" w:cs="Times New Roman"/>
          <w:sz w:val="23"/>
          <w:szCs w:val="23"/>
          <w14:numForm w14:val="lining"/>
        </w:rPr>
        <w:t>nsleistungslinien-Zucht“ (HF_LL</w:t>
      </w:r>
      <w:r w:rsidR="00822E22" w:rsidRPr="004D74DB">
        <w:rPr>
          <w:rFonts w:ascii="Corbel" w:eastAsia="MS Mincho" w:hAnsi="Corbel" w:cs="Times New Roman"/>
          <w:sz w:val="23"/>
          <w:szCs w:val="23"/>
          <w14:numForm w14:val="lining"/>
        </w:rPr>
        <w:t>)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in</w:t>
      </w:r>
      <w:r w:rsidR="00084A8F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1E556A">
        <w:rPr>
          <w:rFonts w:ascii="Corbel" w:eastAsia="MS Mincho" w:hAnsi="Corbel" w:cs="Times New Roman"/>
          <w:sz w:val="23"/>
          <w:szCs w:val="23"/>
          <w14:numForm w14:val="lining"/>
        </w:rPr>
        <w:t>Die vier Genotypen wurde</w:t>
      </w:r>
      <w:r w:rsidR="00515A6C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1E556A">
        <w:rPr>
          <w:rFonts w:ascii="Corbel" w:eastAsia="MS Mincho" w:hAnsi="Corbel" w:cs="Times New Roman"/>
          <w:sz w:val="23"/>
          <w:szCs w:val="23"/>
          <w14:numForm w14:val="lining"/>
        </w:rPr>
        <w:t xml:space="preserve"> gleichmäßig auf </w:t>
      </w:r>
      <w:r w:rsidR="00515A6C">
        <w:rPr>
          <w:rFonts w:ascii="Corbel" w:eastAsia="MS Mincho" w:hAnsi="Corbel" w:cs="Times New Roman"/>
          <w:sz w:val="23"/>
          <w:szCs w:val="23"/>
          <w14:numForm w14:val="lining"/>
        </w:rPr>
        <w:lastRenderedPageBreak/>
        <w:t>vier</w:t>
      </w:r>
      <w:r w:rsidR="001E556A">
        <w:rPr>
          <w:rFonts w:ascii="Corbel" w:eastAsia="MS Mincho" w:hAnsi="Corbel" w:cs="Times New Roman"/>
          <w:sz w:val="23"/>
          <w:szCs w:val="23"/>
          <w14:numForm w14:val="lining"/>
        </w:rPr>
        <w:t xml:space="preserve"> Fütterungsgruppen aufgeteilt, wobei drei Gruppen im Stall und eine Gruppe auf Vollweide </w:t>
      </w:r>
      <w:r w:rsidR="00D73E8D">
        <w:rPr>
          <w:rFonts w:ascii="Corbel" w:eastAsia="MS Mincho" w:hAnsi="Corbel" w:cs="Times New Roman"/>
          <w:sz w:val="23"/>
          <w:szCs w:val="23"/>
          <w14:numForm w14:val="lining"/>
        </w:rPr>
        <w:t>gehalten wurde</w:t>
      </w:r>
      <w:r w:rsidR="005F1A12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1E556A">
        <w:rPr>
          <w:rFonts w:ascii="Corbel" w:eastAsia="MS Mincho" w:hAnsi="Corbel" w:cs="Times New Roman"/>
          <w:sz w:val="23"/>
          <w:szCs w:val="23"/>
          <w14:numForm w14:val="lining"/>
        </w:rPr>
        <w:t>Das</w:t>
      </w:r>
      <w:r w:rsidR="007C3EC7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Grundfutter</w:t>
      </w:r>
      <w:r w:rsidR="00D73E8D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5F1A12">
        <w:rPr>
          <w:rFonts w:ascii="Corbel" w:eastAsia="MS Mincho" w:hAnsi="Corbel" w:cs="Times New Roman"/>
          <w:sz w:val="23"/>
          <w:szCs w:val="23"/>
          <w14:numForm w14:val="lining"/>
        </w:rPr>
        <w:t xml:space="preserve">war für alle </w:t>
      </w:r>
      <w:r w:rsidR="00D73E8D">
        <w:rPr>
          <w:rFonts w:ascii="Corbel" w:eastAsia="MS Mincho" w:hAnsi="Corbel" w:cs="Times New Roman"/>
          <w:sz w:val="23"/>
          <w:szCs w:val="23"/>
          <w14:numForm w14:val="lining"/>
        </w:rPr>
        <w:t>drei Stallgruppen</w:t>
      </w:r>
      <w:r w:rsidR="005F1A12">
        <w:rPr>
          <w:rFonts w:ascii="Corbel" w:eastAsia="MS Mincho" w:hAnsi="Corbel" w:cs="Times New Roman"/>
          <w:sz w:val="23"/>
          <w:szCs w:val="23"/>
          <w14:numForm w14:val="lining"/>
        </w:rPr>
        <w:t xml:space="preserve"> gleich und</w:t>
      </w:r>
      <w:r w:rsidR="00D73E8D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7C3EC7" w:rsidRPr="004D74DB">
        <w:rPr>
          <w:rFonts w:ascii="Corbel" w:eastAsia="MS Mincho" w:hAnsi="Corbel" w:cs="Times New Roman"/>
          <w:sz w:val="23"/>
          <w:szCs w:val="23"/>
          <w14:numForm w14:val="lining"/>
        </w:rPr>
        <w:t>setzte sich aus Grassilage (40 %), Maissilage (30 %) und Heu (30 %) zusammen.</w:t>
      </w:r>
      <w:r w:rsidR="005F1A12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EC2D57">
        <w:rPr>
          <w:rFonts w:ascii="Corbel" w:eastAsia="MS Mincho" w:hAnsi="Corbel" w:cs="Times New Roman"/>
          <w:sz w:val="23"/>
          <w:szCs w:val="23"/>
          <w14:numForm w14:val="lining"/>
        </w:rPr>
        <w:t>Der Kraftfutteranteil war je nach Versuchsgruppe „niedrig“, „mittel“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 oder „hoch“ und betrug &lt;10 %, 10 - </w:t>
      </w:r>
      <w:r w:rsidR="00EC2D57">
        <w:rPr>
          <w:rFonts w:ascii="Corbel" w:eastAsia="MS Mincho" w:hAnsi="Corbel" w:cs="Times New Roman"/>
          <w:sz w:val="23"/>
          <w:szCs w:val="23"/>
          <w14:numForm w14:val="lining"/>
        </w:rPr>
        <w:t>20 % bzw. &gt;20 %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 xml:space="preserve"> (SN, SM bzw. SH)</w:t>
      </w:r>
      <w:r w:rsidR="00EC2D57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5F1A12">
        <w:rPr>
          <w:rFonts w:ascii="Corbel" w:eastAsia="MS Mincho" w:hAnsi="Corbel" w:cs="Times New Roman"/>
          <w:sz w:val="23"/>
          <w:szCs w:val="23"/>
          <w14:numForm w14:val="lining"/>
        </w:rPr>
        <w:t xml:space="preserve">Die Hauptkomponenten des Kraftfutters waren Wintergerste (24 %), Körnermais (25 %), Sojaextraktionsschrot HP (15 %) und Rapsextraktionsschort (15 %). 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ie Gruppe der Weidetiere 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kam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ausschließlich für den Melkvorgang in den S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tall, 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>demnach</w:t>
      </w:r>
      <w:r w:rsidR="004C33CD">
        <w:rPr>
          <w:rFonts w:ascii="Corbel" w:eastAsia="MS Mincho" w:hAnsi="Corbel" w:cs="Times New Roman"/>
          <w:sz w:val="23"/>
          <w:szCs w:val="23"/>
          <w14:numForm w14:val="lining"/>
        </w:rPr>
        <w:t xml:space="preserve"> betrug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der Weidegrasanteil über die Sommermonate 100 %. Kraftfutter</w:t>
      </w:r>
      <w:r w:rsidR="00161764">
        <w:rPr>
          <w:rFonts w:ascii="Corbel" w:eastAsia="MS Mincho" w:hAnsi="Corbel" w:cs="Times New Roman"/>
          <w:sz w:val="23"/>
          <w:szCs w:val="23"/>
          <w14:numForm w14:val="lining"/>
        </w:rPr>
        <w:t xml:space="preserve"> diente lediglich als Lockfutter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(</w:t>
      </w:r>
      <w:r w:rsidR="004E56D9">
        <w:rPr>
          <w:rFonts w:ascii="Corbel" w:eastAsia="MS Mincho" w:hAnsi="Corbel" w:cs="Times New Roman"/>
          <w:sz w:val="23"/>
          <w:szCs w:val="23"/>
          <w14:numForm w14:val="lining"/>
        </w:rPr>
        <w:t xml:space="preserve">&lt;10 %; 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>Tabe</w:t>
      </w:r>
      <w:r w:rsidR="007C737D" w:rsidRPr="004D74DB">
        <w:rPr>
          <w:rFonts w:ascii="Corbel" w:eastAsia="MS Mincho" w:hAnsi="Corbel" w:cs="Times New Roman"/>
          <w:sz w:val="23"/>
          <w:szCs w:val="23"/>
          <w14:numForm w14:val="lining"/>
        </w:rPr>
        <w:t>lle 2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>). Am Ende der Weide-Periode wurden die</w:t>
      </w:r>
      <w:r w:rsidR="003B5AE3">
        <w:rPr>
          <w:rFonts w:ascii="Corbel" w:eastAsia="MS Mincho" w:hAnsi="Corbel" w:cs="Times New Roman"/>
          <w:sz w:val="23"/>
          <w:szCs w:val="23"/>
          <w14:numForm w14:val="lining"/>
        </w:rPr>
        <w:t xml:space="preserve"> Tiere der </w:t>
      </w:r>
      <w:r w:rsidR="00EC2D57">
        <w:rPr>
          <w:rFonts w:ascii="Corbel" w:eastAsia="MS Mincho" w:hAnsi="Corbel" w:cs="Times New Roman"/>
          <w:sz w:val="23"/>
          <w:szCs w:val="23"/>
          <w14:numForm w14:val="lining"/>
        </w:rPr>
        <w:t>Weide-</w:t>
      </w:r>
      <w:r w:rsidR="003B5AE3">
        <w:rPr>
          <w:rFonts w:ascii="Corbel" w:eastAsia="MS Mincho" w:hAnsi="Corbel" w:cs="Times New Roman"/>
          <w:sz w:val="23"/>
          <w:szCs w:val="23"/>
          <w14:numForm w14:val="lining"/>
        </w:rPr>
        <w:t xml:space="preserve">Gruppe </w:t>
      </w:r>
      <w:r w:rsidR="00EC2D57">
        <w:rPr>
          <w:rFonts w:ascii="Corbel" w:eastAsia="MS Mincho" w:hAnsi="Corbel" w:cs="Times New Roman"/>
          <w:sz w:val="23"/>
          <w:szCs w:val="23"/>
          <w14:numForm w14:val="lining"/>
        </w:rPr>
        <w:t>langsam auf die Stall-Gruppe mit niedrigem Kraftfutteranteil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(SN)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>umgestellt (4. Durchgang).</w:t>
      </w:r>
      <w:r w:rsidR="004C33CD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</w:p>
    <w:p w:rsidR="007C3EC7" w:rsidRDefault="007C737D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Tabelle 2</w:t>
      </w:r>
      <w:r w:rsidR="00CC3050" w:rsidRPr="004D74DB">
        <w:rPr>
          <w:rFonts w:ascii="Corbel" w:eastAsia="MS Mincho" w:hAnsi="Corbel" w:cs="Times New Roman"/>
          <w:sz w:val="23"/>
          <w:szCs w:val="23"/>
          <w14:numForm w14:val="lining"/>
        </w:rPr>
        <w:t>: Versuchsplan</w:t>
      </w:r>
    </w:p>
    <w:tbl>
      <w:tblPr>
        <w:tblpPr w:leftFromText="141" w:rightFromText="141" w:vertAnchor="text" w:horzAnchor="margin" w:tblpXSpec="right" w:tblpY="2"/>
        <w:tblW w:w="908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29"/>
        <w:gridCol w:w="474"/>
        <w:gridCol w:w="559"/>
        <w:gridCol w:w="492"/>
        <w:gridCol w:w="452"/>
        <w:gridCol w:w="485"/>
        <w:gridCol w:w="561"/>
        <w:gridCol w:w="492"/>
        <w:gridCol w:w="452"/>
        <w:gridCol w:w="485"/>
        <w:gridCol w:w="561"/>
        <w:gridCol w:w="492"/>
        <w:gridCol w:w="452"/>
        <w:gridCol w:w="692"/>
        <w:gridCol w:w="519"/>
        <w:gridCol w:w="456"/>
        <w:gridCol w:w="427"/>
      </w:tblGrid>
      <w:tr w:rsidR="000E1997" w:rsidRPr="004D74DB" w:rsidTr="000E1997">
        <w:trPr>
          <w:trHeight w:val="300"/>
        </w:trPr>
        <w:tc>
          <w:tcPr>
            <w:tcW w:w="10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Gruppe</w:t>
            </w:r>
          </w:p>
        </w:tc>
        <w:tc>
          <w:tcPr>
            <w:tcW w:w="1977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Stall </w:t>
            </w:r>
            <w: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„niedrig“</w:t>
            </w: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 – </w:t>
            </w:r>
            <w:r w:rsidRPr="004D74DB">
              <w:rPr>
                <w:rFonts w:ascii="Corbel" w:eastAsia="MS Mincho" w:hAnsi="Corbel" w:cs="Times New Roman"/>
                <w:b/>
                <w:sz w:val="23"/>
                <w:szCs w:val="23"/>
                <w14:numForm w14:val="lining"/>
              </w:rPr>
              <w:t>S</w:t>
            </w:r>
            <w:r>
              <w:rPr>
                <w:rFonts w:ascii="Corbel" w:eastAsia="MS Mincho" w:hAnsi="Corbel" w:cs="Times New Roman"/>
                <w:b/>
                <w:sz w:val="23"/>
                <w:szCs w:val="23"/>
                <w14:numForm w14:val="lining"/>
              </w:rPr>
              <w:t>N</w:t>
            </w: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 </w:t>
            </w:r>
          </w:p>
        </w:tc>
        <w:tc>
          <w:tcPr>
            <w:tcW w:w="199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Stall </w:t>
            </w:r>
            <w: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„mittel“</w:t>
            </w: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 – </w:t>
            </w:r>
            <w:r w:rsidRPr="004D74DB">
              <w:rPr>
                <w:rFonts w:ascii="Corbel" w:eastAsia="MS Mincho" w:hAnsi="Corbel" w:cs="Times New Roman"/>
                <w:b/>
                <w:sz w:val="23"/>
                <w:szCs w:val="23"/>
                <w14:numForm w14:val="lining"/>
              </w:rPr>
              <w:t>S</w:t>
            </w:r>
            <w:r>
              <w:rPr>
                <w:rFonts w:ascii="Corbel" w:eastAsia="MS Mincho" w:hAnsi="Corbel" w:cs="Times New Roman"/>
                <w:b/>
                <w:sz w:val="23"/>
                <w:szCs w:val="23"/>
                <w14:numForm w14:val="lining"/>
              </w:rPr>
              <w:t>M</w:t>
            </w:r>
          </w:p>
        </w:tc>
        <w:tc>
          <w:tcPr>
            <w:tcW w:w="199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Stall </w:t>
            </w:r>
            <w: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„hoch“</w:t>
            </w: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 – </w:t>
            </w:r>
            <w:r w:rsidRPr="004D74DB">
              <w:rPr>
                <w:rFonts w:ascii="Corbel" w:eastAsia="MS Mincho" w:hAnsi="Corbel" w:cs="Times New Roman"/>
                <w:b/>
                <w:sz w:val="23"/>
                <w:szCs w:val="23"/>
                <w14:numForm w14:val="lining"/>
              </w:rPr>
              <w:t>S</w:t>
            </w:r>
            <w:r>
              <w:rPr>
                <w:rFonts w:ascii="Corbel" w:eastAsia="MS Mincho" w:hAnsi="Corbel" w:cs="Times New Roman"/>
                <w:b/>
                <w:sz w:val="23"/>
                <w:szCs w:val="23"/>
                <w14:numForm w14:val="lining"/>
              </w:rPr>
              <w:t>H</w:t>
            </w:r>
          </w:p>
        </w:tc>
        <w:tc>
          <w:tcPr>
            <w:tcW w:w="209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Weide</w:t>
            </w:r>
            <w: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 </w:t>
            </w: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– </w:t>
            </w:r>
            <w:r w:rsidRPr="004D74DB">
              <w:rPr>
                <w:rFonts w:ascii="Corbel" w:eastAsia="MS Mincho" w:hAnsi="Corbel" w:cs="Times New Roman"/>
                <w:b/>
                <w:sz w:val="23"/>
                <w:szCs w:val="23"/>
                <w14:numForm w14:val="lining"/>
              </w:rPr>
              <w:t>W</w:t>
            </w:r>
            <w:r>
              <w:rPr>
                <w:rFonts w:ascii="Corbel" w:eastAsia="MS Mincho" w:hAnsi="Corbel" w:cs="Times New Roman"/>
                <w:b/>
                <w:sz w:val="23"/>
                <w:szCs w:val="23"/>
                <w14:numForm w14:val="lining"/>
              </w:rPr>
              <w:t>N</w:t>
            </w:r>
          </w:p>
        </w:tc>
      </w:tr>
      <w:tr w:rsidR="000E1997" w:rsidRPr="004D74DB" w:rsidTr="000E1997">
        <w:trPr>
          <w:trHeight w:val="300"/>
        </w:trPr>
        <w:tc>
          <w:tcPr>
            <w:tcW w:w="10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Ration</w:t>
            </w:r>
          </w:p>
        </w:tc>
        <w:tc>
          <w:tcPr>
            <w:tcW w:w="1977" w:type="dxa"/>
            <w:gridSpan w:val="4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Maissilage</w:t>
            </w:r>
          </w:p>
        </w:tc>
        <w:tc>
          <w:tcPr>
            <w:tcW w:w="1990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Maissilage</w:t>
            </w:r>
          </w:p>
        </w:tc>
        <w:tc>
          <w:tcPr>
            <w:tcW w:w="1990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Maissilage</w:t>
            </w:r>
          </w:p>
        </w:tc>
        <w:tc>
          <w:tcPr>
            <w:tcW w:w="2094" w:type="dxa"/>
            <w:gridSpan w:val="4"/>
            <w:vMerge w:val="restart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Weide</w:t>
            </w:r>
          </w:p>
        </w:tc>
      </w:tr>
      <w:tr w:rsidR="000E1997" w:rsidRPr="004D74DB" w:rsidTr="000E1997">
        <w:trPr>
          <w:trHeight w:val="300"/>
        </w:trPr>
        <w:tc>
          <w:tcPr>
            <w:tcW w:w="10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</w:p>
        </w:tc>
        <w:tc>
          <w:tcPr>
            <w:tcW w:w="1977" w:type="dxa"/>
            <w:gridSpan w:val="4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Grassilage</w:t>
            </w:r>
          </w:p>
        </w:tc>
        <w:tc>
          <w:tcPr>
            <w:tcW w:w="1990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Grassilage</w:t>
            </w:r>
          </w:p>
        </w:tc>
        <w:tc>
          <w:tcPr>
            <w:tcW w:w="1990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Grassilage</w:t>
            </w:r>
          </w:p>
        </w:tc>
        <w:tc>
          <w:tcPr>
            <w:tcW w:w="2094" w:type="dxa"/>
            <w:gridSpan w:val="4"/>
            <w:vMerge/>
            <w:tcBorders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</w:p>
        </w:tc>
      </w:tr>
      <w:tr w:rsidR="000E1997" w:rsidRPr="004D74DB" w:rsidTr="000E1997">
        <w:trPr>
          <w:trHeight w:val="300"/>
        </w:trPr>
        <w:tc>
          <w:tcPr>
            <w:tcW w:w="102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</w:p>
        </w:tc>
        <w:tc>
          <w:tcPr>
            <w:tcW w:w="1977" w:type="dxa"/>
            <w:gridSpan w:val="4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eu</w:t>
            </w:r>
          </w:p>
        </w:tc>
        <w:tc>
          <w:tcPr>
            <w:tcW w:w="1990" w:type="dxa"/>
            <w:gridSpan w:val="4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eu</w:t>
            </w:r>
          </w:p>
        </w:tc>
        <w:tc>
          <w:tcPr>
            <w:tcW w:w="1990" w:type="dxa"/>
            <w:gridSpan w:val="4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eu</w:t>
            </w:r>
          </w:p>
        </w:tc>
        <w:tc>
          <w:tcPr>
            <w:tcW w:w="6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</w:p>
        </w:tc>
        <w:tc>
          <w:tcPr>
            <w:tcW w:w="5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</w:p>
        </w:tc>
        <w:tc>
          <w:tcPr>
            <w:tcW w:w="4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</w:p>
        </w:tc>
        <w:tc>
          <w:tcPr>
            <w:tcW w:w="4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</w:p>
        </w:tc>
      </w:tr>
      <w:tr w:rsidR="000E1997" w:rsidRPr="004D74DB" w:rsidTr="000E1997">
        <w:trPr>
          <w:trHeight w:val="300"/>
        </w:trPr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KF</w:t>
            </w:r>
          </w:p>
        </w:tc>
        <w:tc>
          <w:tcPr>
            <w:tcW w:w="1977" w:type="dxa"/>
            <w:gridSpan w:val="4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&lt;10 </w:t>
            </w: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%</w:t>
            </w:r>
          </w:p>
        </w:tc>
        <w:tc>
          <w:tcPr>
            <w:tcW w:w="1990" w:type="dxa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4D74DB" w:rsidRDefault="00A03A0A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10 - </w:t>
            </w:r>
            <w:r w:rsidR="000E1997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2</w:t>
            </w:r>
            <w:r w:rsidR="000E1997"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0 %</w:t>
            </w:r>
          </w:p>
        </w:tc>
        <w:tc>
          <w:tcPr>
            <w:tcW w:w="1990" w:type="dxa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E1997" w:rsidRPr="008C69B5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8C69B5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&gt;</w:t>
            </w:r>
            <w: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2</w:t>
            </w:r>
            <w:r w:rsidRPr="008C69B5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0 %</w:t>
            </w:r>
          </w:p>
        </w:tc>
        <w:tc>
          <w:tcPr>
            <w:tcW w:w="2094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&lt;10</w:t>
            </w: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 xml:space="preserve"> %</w:t>
            </w:r>
          </w:p>
        </w:tc>
      </w:tr>
      <w:tr w:rsidR="000E1997" w:rsidRPr="004D74DB" w:rsidTr="000E1997">
        <w:trPr>
          <w:cantSplit/>
          <w:trHeight w:val="1134"/>
        </w:trPr>
        <w:tc>
          <w:tcPr>
            <w:tcW w:w="10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E1997" w:rsidRPr="004D74DB" w:rsidRDefault="000E1997" w:rsidP="000E1997">
            <w:pPr>
              <w:spacing w:after="0" w:line="240" w:lineRule="auto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Genotyp</w:t>
            </w:r>
          </w:p>
        </w:tc>
        <w:tc>
          <w:tcPr>
            <w:tcW w:w="4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FV</w:t>
            </w:r>
          </w:p>
        </w:tc>
        <w:tc>
          <w:tcPr>
            <w:tcW w:w="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proofErr w:type="spellStart"/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Kon</w:t>
            </w:r>
            <w:proofErr w:type="spellEnd"/>
          </w:p>
        </w:tc>
        <w:tc>
          <w:tcPr>
            <w:tcW w:w="4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NZ</w:t>
            </w:r>
          </w:p>
        </w:tc>
        <w:tc>
          <w:tcPr>
            <w:tcW w:w="4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LL</w:t>
            </w:r>
          </w:p>
        </w:tc>
        <w:tc>
          <w:tcPr>
            <w:tcW w:w="4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FV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proofErr w:type="spellStart"/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Kon</w:t>
            </w:r>
            <w:proofErr w:type="spellEnd"/>
          </w:p>
        </w:tc>
        <w:tc>
          <w:tcPr>
            <w:tcW w:w="4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NZ</w:t>
            </w:r>
          </w:p>
        </w:tc>
        <w:tc>
          <w:tcPr>
            <w:tcW w:w="4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LL</w:t>
            </w:r>
          </w:p>
        </w:tc>
        <w:tc>
          <w:tcPr>
            <w:tcW w:w="4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FV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proofErr w:type="spellStart"/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Kon</w:t>
            </w:r>
            <w:proofErr w:type="spellEnd"/>
          </w:p>
        </w:tc>
        <w:tc>
          <w:tcPr>
            <w:tcW w:w="4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NZ</w:t>
            </w:r>
          </w:p>
        </w:tc>
        <w:tc>
          <w:tcPr>
            <w:tcW w:w="4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LL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FV</w:t>
            </w:r>
          </w:p>
        </w:tc>
        <w:tc>
          <w:tcPr>
            <w:tcW w:w="5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proofErr w:type="spellStart"/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Kon</w:t>
            </w:r>
            <w:proofErr w:type="spellEnd"/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NZ</w:t>
            </w:r>
          </w:p>
        </w:tc>
        <w:tc>
          <w:tcPr>
            <w:tcW w:w="4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E1997" w:rsidRPr="004D74DB" w:rsidRDefault="000E1997" w:rsidP="000E1997">
            <w:pPr>
              <w:spacing w:after="0" w:line="240" w:lineRule="auto"/>
              <w:ind w:right="113"/>
              <w:jc w:val="center"/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</w:pPr>
            <w:r w:rsidRPr="004D74DB">
              <w:rPr>
                <w:rFonts w:ascii="Corbel" w:eastAsia="MS Mincho" w:hAnsi="Corbel" w:cs="Times New Roman"/>
                <w:sz w:val="23"/>
                <w:szCs w:val="23"/>
                <w14:numForm w14:val="lining"/>
              </w:rPr>
              <w:t>HF_LL</w:t>
            </w:r>
          </w:p>
        </w:tc>
      </w:tr>
    </w:tbl>
    <w:p w:rsidR="000E1997" w:rsidRDefault="000E1997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</w:p>
    <w:p w:rsidR="000E1997" w:rsidRDefault="000E1997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</w:p>
    <w:p w:rsidR="000E1997" w:rsidRPr="004D74DB" w:rsidRDefault="000E1997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</w:p>
    <w:p w:rsidR="000C188F" w:rsidRDefault="000C188F">
      <w:pPr>
        <w:rPr>
          <w:rFonts w:ascii="Corbel" w:eastAsia="MS Mincho" w:hAnsi="Corbel" w:cs="Times New Roman"/>
          <w:b/>
          <w:bCs/>
          <w:sz w:val="24"/>
          <w14:numForm w14:val="lining"/>
        </w:rPr>
      </w:pPr>
      <w:r>
        <w:rPr>
          <w:rFonts w:ascii="Corbel" w:eastAsia="MS Mincho" w:hAnsi="Corbel" w:cs="Times New Roman"/>
          <w:b/>
          <w:bCs/>
          <w:sz w:val="24"/>
          <w14:numForm w14:val="lining"/>
        </w:rPr>
        <w:br w:type="page"/>
      </w:r>
    </w:p>
    <w:p w:rsidR="00E34473" w:rsidRPr="004D74DB" w:rsidRDefault="0000693D" w:rsidP="00E34473">
      <w:pPr>
        <w:keepNext/>
        <w:spacing w:before="240" w:after="240" w:line="240" w:lineRule="auto"/>
        <w:ind w:left="567"/>
        <w:jc w:val="both"/>
        <w:outlineLvl w:val="2"/>
        <w:rPr>
          <w:rFonts w:ascii="Corbel" w:eastAsia="MS Mincho" w:hAnsi="Corbel" w:cs="Times New Roman"/>
          <w:b/>
          <w:bCs/>
          <w:sz w:val="24"/>
          <w14:numForm w14:val="lining"/>
        </w:rPr>
      </w:pPr>
      <w:r w:rsidRPr="004D74DB">
        <w:rPr>
          <w:rFonts w:ascii="Corbel" w:eastAsia="MS Mincho" w:hAnsi="Corbel" w:cs="Times New Roman"/>
          <w:b/>
          <w:bCs/>
          <w:sz w:val="24"/>
          <w14:numForm w14:val="lining"/>
        </w:rPr>
        <w:lastRenderedPageBreak/>
        <w:t xml:space="preserve">2. 2 </w:t>
      </w:r>
      <w:r w:rsidR="00CC3050" w:rsidRPr="004D74DB">
        <w:rPr>
          <w:rFonts w:ascii="Corbel" w:eastAsia="MS Mincho" w:hAnsi="Corbel" w:cs="Times New Roman"/>
          <w:b/>
          <w:bCs/>
          <w:sz w:val="24"/>
          <w14:numForm w14:val="lining"/>
        </w:rPr>
        <w:t>Probensammlung</w:t>
      </w:r>
      <w:r w:rsidR="008342FE" w:rsidRPr="004D74DB">
        <w:rPr>
          <w:rFonts w:ascii="Corbel" w:eastAsia="MS Mincho" w:hAnsi="Corbel" w:cs="Times New Roman"/>
          <w:b/>
          <w:bCs/>
          <w:sz w:val="24"/>
          <w14:numForm w14:val="lining"/>
        </w:rPr>
        <w:t xml:space="preserve"> und Untersuchungen</w:t>
      </w:r>
    </w:p>
    <w:p w:rsidR="00ED7815" w:rsidRDefault="000E1997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0E1997">
        <w:rPr>
          <w:noProof/>
          <w:lang w:eastAsia="de-DE"/>
        </w:rPr>
        <w:drawing>
          <wp:anchor distT="0" distB="0" distL="114300" distR="114300" simplePos="0" relativeHeight="251722752" behindDoc="1" locked="0" layoutInCell="1" allowOverlap="1" wp14:anchorId="43BD4563" wp14:editId="4F1BCEE4">
            <wp:simplePos x="0" y="0"/>
            <wp:positionH relativeFrom="column">
              <wp:posOffset>461645</wp:posOffset>
            </wp:positionH>
            <wp:positionV relativeFrom="paragraph">
              <wp:posOffset>4634230</wp:posOffset>
            </wp:positionV>
            <wp:extent cx="3051810" cy="2996565"/>
            <wp:effectExtent l="8572" t="0" r="4763" b="4762"/>
            <wp:wrapSquare wrapText="bothSides"/>
            <wp:docPr id="71" name="Grafik 71" descr="\\storage02\Institut1\User\Stefanie\04_Bilder\KotBeurteilung\Farbfecher\20190120_12332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\\storage02\Institut1\User\Stefanie\04_Bilder\KotBeurteilung\Farbfecher\20190120_12332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621"/>
                    <a:stretch/>
                  </pic:blipFill>
                  <pic:spPr bwMode="auto">
                    <a:xfrm rot="5400000">
                      <a:off x="0" y="0"/>
                      <a:ext cx="3051810" cy="2996565"/>
                    </a:xfrm>
                    <a:prstGeom prst="round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D7815"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91008" behindDoc="1" locked="0" layoutInCell="1" allowOverlap="1" wp14:anchorId="6CE4A8FB" wp14:editId="1B3384DF">
                <wp:simplePos x="0" y="0"/>
                <wp:positionH relativeFrom="column">
                  <wp:posOffset>664845</wp:posOffset>
                </wp:positionH>
                <wp:positionV relativeFrom="paragraph">
                  <wp:posOffset>3942080</wp:posOffset>
                </wp:positionV>
                <wp:extent cx="2790825" cy="635"/>
                <wp:effectExtent l="0" t="0" r="9525" b="5080"/>
                <wp:wrapTight wrapText="bothSides">
                  <wp:wrapPolygon edited="0">
                    <wp:start x="0" y="0"/>
                    <wp:lineTo x="0" y="21144"/>
                    <wp:lineTo x="21526" y="21144"/>
                    <wp:lineTo x="21526" y="0"/>
                    <wp:lineTo x="0" y="0"/>
                  </wp:wrapPolygon>
                </wp:wrapTight>
                <wp:docPr id="51" name="Textfeld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908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3B5AE3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3B5AE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Abbildung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fldChar w:fldCharType="begin"/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instrText xml:space="preserve"> SEQ Abbildung \* ARABIC </w:instrTex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fldChar w:fldCharType="separate"/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noProof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1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fldChar w:fldCharType="end"/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: Die Probenziehung erfolgte morgens und abends, jeweils nach dem Melkvorgang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CE4A8FB" id="Textfeld 51" o:spid="_x0000_s1027" type="#_x0000_t202" style="position:absolute;left:0;text-align:left;margin-left:52.35pt;margin-top:310.4pt;width:219.75pt;height:.05pt;z-index:-2516254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" stroked="f">
                <v:textbox style="mso-fit-shape-to-text:t" inset="0,0,0,0">
                  <w:txbxContent>
                    <w:p w:rsidR="00C2490F" w:rsidRPr="003B5AE3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3B5AE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Abbildung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fldChar w:fldCharType="begin"/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instrText xml:space="preserve"> SEQ Abbildung \* ARABIC </w:instrTex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fldChar w:fldCharType="separate"/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noProof/>
                          <w:color w:val="auto"/>
                          <w:sz w:val="23"/>
                          <w:szCs w:val="23"/>
                          <w14:numForm w14:val="lining"/>
                        </w:rPr>
                        <w:t>1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fldChar w:fldCharType="end"/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: Die Probenziehung erfolgte morgens und abends, jeweils nach dem Melkvorgang.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ED7815">
        <w:rPr>
          <w:rFonts w:ascii="Corbel" w:eastAsia="MS Mincho" w:hAnsi="Corbel" w:cs="Times New Roman"/>
          <w:noProof/>
          <w:sz w:val="23"/>
          <w:szCs w:val="23"/>
          <w:lang w:eastAsia="de-DE"/>
        </w:rPr>
        <w:drawing>
          <wp:anchor distT="0" distB="0" distL="114300" distR="114300" simplePos="0" relativeHeight="251659264" behindDoc="1" locked="0" layoutInCell="1" allowOverlap="1" wp14:anchorId="0E21A0DF">
            <wp:simplePos x="0" y="0"/>
            <wp:positionH relativeFrom="margin">
              <wp:posOffset>434340</wp:posOffset>
            </wp:positionH>
            <wp:positionV relativeFrom="paragraph">
              <wp:posOffset>14605</wp:posOffset>
            </wp:positionV>
            <wp:extent cx="3062605" cy="3927475"/>
            <wp:effectExtent l="0" t="0" r="0" b="3175"/>
            <wp:wrapTight wrapText="bothSides">
              <wp:wrapPolygon edited="0">
                <wp:start x="2298" y="0"/>
                <wp:lineTo x="1149" y="448"/>
                <wp:lineTo x="0" y="1344"/>
                <wp:lineTo x="0" y="20162"/>
                <wp:lineTo x="1580" y="21507"/>
                <wp:lineTo x="2155" y="21507"/>
                <wp:lineTo x="19249" y="21507"/>
                <wp:lineTo x="19824" y="21507"/>
                <wp:lineTo x="21404" y="20162"/>
                <wp:lineTo x="21404" y="1344"/>
                <wp:lineTo x="20254" y="448"/>
                <wp:lineTo x="19105" y="0"/>
                <wp:lineTo x="2298" y="0"/>
              </wp:wrapPolygon>
            </wp:wrapTight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2605" cy="39274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C3DEE">
        <w:rPr>
          <w:rFonts w:ascii="Corbel" w:eastAsia="MS Mincho" w:hAnsi="Corbel" w:cs="Times New Roman"/>
          <w:sz w:val="23"/>
          <w:szCs w:val="23"/>
          <w14:numForm w14:val="lining"/>
        </w:rPr>
        <w:t xml:space="preserve">Während </w:t>
      </w:r>
      <w:r w:rsidR="004C3DE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er Versuchswochen (Durchgänge) </w:t>
      </w:r>
      <w:r w:rsidR="004C3DEE">
        <w:rPr>
          <w:rFonts w:ascii="Corbel" w:eastAsia="MS Mincho" w:hAnsi="Corbel" w:cs="Times New Roman"/>
          <w:sz w:val="23"/>
          <w:szCs w:val="23"/>
          <w14:numForm w14:val="lining"/>
        </w:rPr>
        <w:t>wurde täglich d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>ie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Futteraufnahme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im 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>Stall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sowie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die Weidefu</w:t>
      </w:r>
      <w:r w:rsidR="00DE08C0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tteraufnahme 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>erhoben</w:t>
      </w:r>
      <w:r w:rsidR="004C3DEE">
        <w:rPr>
          <w:rFonts w:ascii="Corbel" w:eastAsia="MS Mincho" w:hAnsi="Corbel" w:cs="Times New Roman"/>
          <w:sz w:val="23"/>
          <w:szCs w:val="23"/>
          <w14:numForm w14:val="lining"/>
        </w:rPr>
        <w:t xml:space="preserve"> (Dafne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4C3DEE">
        <w:rPr>
          <w:rFonts w:ascii="Corbel" w:eastAsia="MS Mincho" w:hAnsi="Corbel" w:cs="Times New Roman"/>
          <w:sz w:val="23"/>
          <w:szCs w:val="23"/>
          <w14:numForm w14:val="lining"/>
        </w:rPr>
        <w:t>100916 – Milcheffizienz-Versuch)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>.</w:t>
      </w:r>
      <w:r w:rsidR="004C3DEE">
        <w:rPr>
          <w:rFonts w:ascii="Corbel" w:eastAsia="MS Mincho" w:hAnsi="Corbel" w:cs="Times New Roman"/>
          <w:sz w:val="23"/>
          <w:szCs w:val="23"/>
          <w14:numForm w14:val="lining"/>
        </w:rPr>
        <w:t xml:space="preserve"> Zur Bestimmung der Nährstoff- und Energiekonzentration des Futters wurden 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Sammelproben der Rationsbestandteile (Grassilage, Maissilage, Heu, Weidefutter und Kraftfutter) </w:t>
      </w:r>
      <w:r w:rsidR="004C3DEE">
        <w:rPr>
          <w:rFonts w:ascii="Corbel" w:eastAsia="MS Mincho" w:hAnsi="Corbel" w:cs="Times New Roman"/>
          <w:sz w:val="23"/>
          <w:szCs w:val="23"/>
          <w14:numForm w14:val="lining"/>
        </w:rPr>
        <w:t>gezogen und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für jeden Durchgang im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Labor der HBLFA Raumberg-</w:t>
      </w:r>
      <w:proofErr w:type="spellStart"/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>Gumpenstein</w:t>
      </w:r>
      <w:proofErr w:type="spellEnd"/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analysiert (TM-Methode 3.1, XP-Methode 4.1.1, XL-Methode 5.1.1, XF-Methode 6.1.1, XA-Methode 8.1, </w:t>
      </w:r>
      <w:proofErr w:type="spellStart"/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>aNDFom</w:t>
      </w:r>
      <w:proofErr w:type="spellEnd"/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-Methode 6.5.1, </w:t>
      </w:r>
      <w:proofErr w:type="spellStart"/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>ADFom</w:t>
      </w:r>
      <w:proofErr w:type="spellEnd"/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-Methode 6.5.2, ADL-Methode 6.5.3, </w:t>
      </w:r>
      <w:r w:rsidR="00C82247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&gt;&lt;Author&gt;VDLUFA&lt;/Author&gt;&lt;Year&gt;2012&lt;/Year&gt;&lt;RecNum&gt;186&lt;/RecNum&gt;&lt;DisplayText&gt;(VDLUFA 2012)&lt;/DisplayText&gt;&lt;record&gt;&lt;rec-number&gt;186&lt;/rec-number&gt;&lt;foreign-keys&gt;&lt;key app="EN" db-id="5fd5z5d5g5atzbextvfvvdsix05evwa5pxvd" timestamp="1519890377"&gt;186&lt;/key&gt;&lt;/foreign-keys&gt;&lt;ref-type name="Book"&gt;6&lt;/ref-type&gt;&lt;contributors&gt;&lt;authors&gt;&lt;author&gt;VDLUFA&lt;/author&gt;&lt;/authors&gt;&lt;secondary-authors&gt;&lt;author&gt;(Verband deutscher landwirtschaftlicher Untersuchungs- und Forschungsanstalten)&lt;/author&gt;&lt;/secondary-authors&gt;&lt;/contributors&gt;&lt;titles&gt;&lt;title&gt;Handbuch der landwirtschaftlichen Versuchs- und Untersuchungsmethodik (VDLUFA-Methodenbuch)&lt;/title&gt;&lt;/titles&gt;&lt;volume&gt;Bd:III - Die chemische Untersuchung von Futtermitteln&lt;/volume&gt;&lt;section&gt;2190&lt;/section&gt;&lt;dates&gt;&lt;year&gt;2012&lt;/year&gt;&lt;/dates&gt;&lt;pub-location&gt;Darmstadt&lt;/pub-location&gt;&lt;publisher&gt;VDLUFA-Verlag&lt;/publisher&gt;&lt;urls&gt;&lt;/urls&gt;&lt;/record&gt;&lt;/Cite&gt;&lt;/EndNote&gt;</w:instrText>
      </w:r>
      <w:r w:rsidR="00C82247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B00E03">
        <w:rPr>
          <w:rFonts w:ascii="Corbel" w:eastAsia="MS Mincho" w:hAnsi="Corbel" w:cs="Times New Roman"/>
          <w:noProof/>
          <w:sz w:val="23"/>
          <w:szCs w:val="23"/>
          <w14:numForm w14:val="lining"/>
        </w:rPr>
        <w:t>(VDLUFA 2012)</w:t>
      </w:r>
      <w:r w:rsidR="00C82247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). Aus der 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>Summe der Futteraufnahme und den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>Nährstoff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- 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und </w:t>
      </w:r>
      <w:r w:rsidR="004C3DEE">
        <w:rPr>
          <w:rFonts w:ascii="Corbel" w:eastAsia="MS Mincho" w:hAnsi="Corbel" w:cs="Times New Roman"/>
          <w:sz w:val="23"/>
          <w:szCs w:val="23"/>
          <w14:numForm w14:val="lining"/>
        </w:rPr>
        <w:t>Energiekonzentrationen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wurden Energie- und Nährstoffbilanzen errechnet 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&gt;&lt;Author&gt;GfE&lt;/Author&gt;&lt;Year&gt;2001&lt;/Year&gt;&lt;RecNum&gt;197&lt;/RecNum&gt;&lt;DisplayText&gt;(GFE 2001, KIRCHGEßNER et al. 2014)&lt;/DisplayText&gt;&lt;record&gt;&lt;rec-number&gt;197&lt;/rec-number&gt;&lt;foreign-keys&gt;&lt;key app="EN" db-id="5fd5z5d5g5atzbextvfvvdsix05evwa5pxvd" timestamp="1519890379"&gt;197&lt;/key&gt;&lt;/foreign-keys&gt;&lt;ref-type name="Book"&gt;6&lt;/ref-type&gt;&lt;contributors&gt;&lt;authors&gt;&lt;author&gt;GfE&lt;/author&gt;&lt;/authors&gt;&lt;/contributors&gt;&lt;titles&gt;&lt;title&gt;Energie- und Nährstoffbedarf landwirtschaftlicher Nutztiere, Nr 8: Empfehlungen zur Energie- und Nährstoffversorgung der Milchkühe und Aufzuchtrinder.&lt;/title&gt;&lt;/titles&gt;&lt;pages&gt;135&lt;/pages&gt;&lt;dates&gt;&lt;year&gt;2001&lt;/year&gt;&lt;/dates&gt;&lt;pub-location&gt;Frankfurt am Main&lt;/pub-location&gt;&lt;publisher&gt;DLG-Verlag&lt;/publisher&gt;&lt;urls&gt;&lt;/urls&gt;&lt;/record&gt;&lt;/Cite&gt;&lt;Cite&gt;&lt;Author&gt;Kirchgeßner&lt;/Author&gt;&lt;Year&gt;2014&lt;/Year&gt;&lt;RecNum&gt;170&lt;/RecNum&gt;&lt;record&gt;&lt;rec-number&gt;170&lt;/rec-number&gt;&lt;foreign-keys&gt;&lt;key app="EN" db-id="5fd5z5d5g5atzbextvfvvdsix05evwa5pxvd" timestamp="1519890374"&gt;170&lt;/key&gt;&lt;/foreign-keys&gt;&lt;ref-type name="Book"&gt;6&lt;/ref-type&gt;&lt;contributors&gt;&lt;authors&gt;&lt;author&gt;Kirchgeßner, Manfred&lt;/author&gt;&lt;author&gt;Stangl, Gabriele&lt;/author&gt;&lt;author&gt;Schwarz, Frieder&lt;/author&gt;&lt;author&gt;Roth, Franz&lt;/author&gt;&lt;author&gt;Südekum, Karl- Heinz&lt;/author&gt;&lt;author&gt;Eder, Klaus&lt;/author&gt;&lt;/authors&gt;&lt;/contributors&gt;&lt;titles&gt;&lt;title&gt;Tierernährung.&lt;/title&gt;&lt;secondary-title&gt;14., aktualisierte Auflage.&lt;/secondary-title&gt;&lt;/titles&gt;&lt;dates&gt;&lt;year&gt;2014&lt;/year&gt;&lt;/dates&gt;&lt;pub-location&gt;Frankfurt am Main&lt;/pub-location&gt;&lt;publisher&gt;DLG- Verlag GmbH&lt;/publisher&gt;&lt;urls&gt;&lt;/urls&gt;&lt;/record&gt;&lt;/Cite&gt;&lt;/EndNote&gt;</w:instrTex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t>(GFE 2001, KIRCHGEßNER et al. 2014)</w:t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8342F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Die Kotsammlung erfolgte während der Durchgänge ebenfalls täglich,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wobei morgens und abends nach den </w:t>
      </w:r>
      <w:proofErr w:type="spellStart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Melkungen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eine rektale Probenziehung erfolgte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 xml:space="preserve"> (Abbildung </w:t>
      </w:r>
      <w:r w:rsidR="00574E87">
        <w:rPr>
          <w:rFonts w:ascii="Corbel" w:eastAsia="MS Mincho" w:hAnsi="Corbel" w:cs="Times New Roman"/>
          <w:sz w:val="23"/>
          <w:szCs w:val="23"/>
          <w14:numForm w14:val="lining"/>
        </w:rPr>
        <w:t>1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)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. Daraus ergaben sich insgesamt 1510 Einzelproben (Tabelle 1).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Gleich im Anschluss an die Probenahme wurde die Kot-Farbe und der pH-Wert bestimmt. Zur raschen Kategorisierung der Kot-Farbe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dienten genormte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 Farbkarten (RAL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GmbH</w:t>
      </w:r>
      <w:r w:rsidR="00574E87">
        <w:rPr>
          <w:rFonts w:ascii="Corbel" w:eastAsia="MS Mincho" w:hAnsi="Corbel" w:cs="Times New Roman"/>
          <w:sz w:val="23"/>
          <w:szCs w:val="23"/>
          <w14:numForm w14:val="lining"/>
        </w:rPr>
        <w:t>, Abbildung 2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). Die weitere Kot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-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Beurteilung (Kot-Siebung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>, Kot-Kons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i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>s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tenzbewertung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und chemische Analyse) erfolgte anhand einer Mischprobe je Tier und Durchgang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.</w:t>
      </w:r>
    </w:p>
    <w:p w:rsidR="000E1997" w:rsidRDefault="000E1997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</w:p>
    <w:p w:rsidR="00ED7815" w:rsidRDefault="006C5B00" w:rsidP="00ED7815"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60E34FEC" wp14:editId="0B7DF225">
                <wp:simplePos x="0" y="0"/>
                <wp:positionH relativeFrom="column">
                  <wp:posOffset>567497</wp:posOffset>
                </wp:positionH>
                <wp:positionV relativeFrom="paragraph">
                  <wp:posOffset>1311607</wp:posOffset>
                </wp:positionV>
                <wp:extent cx="2996565" cy="635"/>
                <wp:effectExtent l="0" t="0" r="0" b="0"/>
                <wp:wrapSquare wrapText="bothSides"/>
                <wp:docPr id="72" name="Textfeld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965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0E1997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0E1997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Abbildung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2</w:t>
                            </w:r>
                            <w:r w:rsidRPr="000E1997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: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Visuelle Beurteilung der Kot-Farbe mit genormten Farbkarten (RAL-Farbkarten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0E34FEC" id="Textfeld 72" o:spid="_x0000_s1028" type="#_x0000_t202" style="position:absolute;margin-left:44.7pt;margin-top:103.3pt;width:235.95pt;height:.05pt;z-index:2517248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" stroked="f">
                <v:textbox style="mso-fit-shape-to-text:t" inset="0,0,0,0">
                  <w:txbxContent>
                    <w:p w:rsidR="00C2490F" w:rsidRPr="000E1997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0E1997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Abbildung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2</w:t>
                      </w:r>
                      <w:r w:rsidRPr="000E1997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: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Visuelle Beurteilung der Kot-Farbe mit genormten Farbkarten (RAL-Farbkarten)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D7815">
        <w:br w:type="page"/>
      </w:r>
    </w:p>
    <w:p w:rsidR="00826A43" w:rsidRPr="004D74DB" w:rsidRDefault="00F409E2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w:lastRenderedPageBreak/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15EF4383" wp14:editId="16FDB7AF">
                <wp:simplePos x="0" y="0"/>
                <wp:positionH relativeFrom="margin">
                  <wp:posOffset>457835</wp:posOffset>
                </wp:positionH>
                <wp:positionV relativeFrom="paragraph">
                  <wp:posOffset>3703955</wp:posOffset>
                </wp:positionV>
                <wp:extent cx="3005455" cy="635"/>
                <wp:effectExtent l="0" t="0" r="4445" b="0"/>
                <wp:wrapTopAndBottom/>
                <wp:docPr id="52" name="Textfeld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0545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3B5AE3" w:rsidRDefault="00C2490F" w:rsidP="00574E87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3B5AE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Abbildung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3: Zur Kot-Siebung wurde ein </w:t>
                            </w:r>
                            <w:proofErr w:type="gramStart"/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drei-teiliges</w:t>
                            </w:r>
                            <w:proofErr w:type="gramEnd"/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Sieb (</w:t>
                            </w:r>
                            <w:proofErr w:type="spellStart"/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Nasco</w:t>
                            </w:r>
                            <w:proofErr w:type="spellEnd"/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Digestion </w:t>
                            </w:r>
                            <w:proofErr w:type="spellStart"/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nalyser</w:t>
                            </w:r>
                            <w:proofErr w:type="spellEnd"/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) verwendet, um die Feststoffe im Kot in Grob-, Mittel- und Feinteile zu separieren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5EF4383" id="Textfeld 52" o:spid="_x0000_s1029" type="#_x0000_t202" style="position:absolute;left:0;text-align:left;margin-left:36.05pt;margin-top:291.65pt;width:236.65pt;height:.05pt;z-index:25169305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" stroked="f">
                <v:textbox style="mso-fit-shape-to-text:t" inset="0,0,0,0">
                  <w:txbxContent>
                    <w:p w:rsidR="00C2490F" w:rsidRPr="003B5AE3" w:rsidRDefault="00C2490F" w:rsidP="00574E87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3B5AE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Abbildung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3: Zur Kot-Siebung wurde ein </w:t>
                      </w:r>
                      <w:proofErr w:type="gramStart"/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drei-teiliges</w:t>
                      </w:r>
                      <w:proofErr w:type="gramEnd"/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Sieb (</w:t>
                      </w:r>
                      <w:proofErr w:type="spellStart"/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Nasco</w:t>
                      </w:r>
                      <w:proofErr w:type="spellEnd"/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Digestion </w:t>
                      </w:r>
                      <w:proofErr w:type="spellStart"/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nalyser</w:t>
                      </w:r>
                      <w:proofErr w:type="spellEnd"/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) verwendet, um die Feststoffe im Kot in Grob-, Mittel- und Feinteile zu separieren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30ED15FA" wp14:editId="1270E18E">
                <wp:simplePos x="0" y="0"/>
                <wp:positionH relativeFrom="column">
                  <wp:posOffset>3646170</wp:posOffset>
                </wp:positionH>
                <wp:positionV relativeFrom="paragraph">
                  <wp:posOffset>3663950</wp:posOffset>
                </wp:positionV>
                <wp:extent cx="2870200" cy="791210"/>
                <wp:effectExtent l="0" t="0" r="6350" b="8890"/>
                <wp:wrapTopAndBottom/>
                <wp:docPr id="55" name="Textfeld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70200" cy="79121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3B5AE3" w:rsidRDefault="00C2490F" w:rsidP="00574E87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3B5AE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Abbildung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4: Im Anschluss an die Kot-Siebung wurden die Rückstände bei 105 °C über 24 h getrocknet und anschließend verwogen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ED15FA" id="Textfeld 55" o:spid="_x0000_s1030" type="#_x0000_t202" style="position:absolute;left:0;text-align:left;margin-left:287.1pt;margin-top:288.5pt;width:226pt;height:62.3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" stroked="f">
                <v:textbox inset="0,0,0,0">
                  <w:txbxContent>
                    <w:p w:rsidR="00C2490F" w:rsidRPr="003B5AE3" w:rsidRDefault="00C2490F" w:rsidP="00574E87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3B5AE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Abbildung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4: Im Anschluss an die Kot-Siebung wurden die Rückstände bei 105 °C über 24 h getrocknet und anschließend verwogen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9F1736"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0E9AE565" wp14:editId="675F1673">
                <wp:simplePos x="0" y="0"/>
                <wp:positionH relativeFrom="page">
                  <wp:posOffset>897531</wp:posOffset>
                </wp:positionH>
                <wp:positionV relativeFrom="paragraph">
                  <wp:posOffset>6882903</wp:posOffset>
                </wp:positionV>
                <wp:extent cx="6018530" cy="635"/>
                <wp:effectExtent l="0" t="0" r="1270" b="0"/>
                <wp:wrapTopAndBottom/>
                <wp:docPr id="56" name="Textfeld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185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5F1793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5F179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5</w:t>
                            </w:r>
                            <w:r w:rsidRPr="00D77FDA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: </w:t>
                            </w:r>
                            <w:r w:rsidRPr="005F179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Die Feststoffe im Kot nach der Kot-Siebung aufgeteilt in Grob-, Mittel- und Feinteile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am Ober</w:t>
                            </w:r>
                            <w:r w:rsidR="00A03A0A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,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- Mittel- und Untersieb</w:t>
                            </w:r>
                            <w:r w:rsidRPr="005F179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E9AE565" id="Textfeld 56" o:spid="_x0000_s1031" type="#_x0000_t202" style="position:absolute;left:0;text-align:left;margin-left:70.65pt;margin-top:541.95pt;width:473.9pt;height:.05pt;z-index:251697152;visibility:visible;mso-wrap-style:square;mso-width-percent:0;mso-wrap-distance-left:9pt;mso-wrap-distance-top:0;mso-wrap-distance-right:9pt;mso-wrap-distance-bottom:0;mso-position-horizontal:absolute;mso-position-horizontal-relative:page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" stroked="f">
                <v:textbox style="mso-fit-shape-to-text:t" inset="0,0,0,0">
                  <w:txbxContent>
                    <w:p w:rsidR="00C2490F" w:rsidRPr="005F1793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5F179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5</w:t>
                      </w:r>
                      <w:r w:rsidRPr="00D77FDA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: </w:t>
                      </w:r>
                      <w:r w:rsidRPr="005F179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Die Feststoffe im Kot nach der Kot-Siebung aufgeteilt in Grob-, Mittel- und Feinteile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am Ober</w:t>
                      </w:r>
                      <w:r w:rsidR="00A03A0A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,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- Mittel- und Untersieb</w:t>
                      </w:r>
                      <w:r w:rsidRPr="005F179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.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="009F1736">
        <w:rPr>
          <w:rFonts w:ascii="Corbel" w:eastAsia="MS Mincho" w:hAnsi="Corbel" w:cs="Times New Roman"/>
          <w:noProof/>
          <w:sz w:val="23"/>
          <w:szCs w:val="23"/>
          <w:lang w:eastAsia="de-DE"/>
        </w:rPr>
        <mc:AlternateContent>
          <mc:Choice Requires="wpg">
            <w:drawing>
              <wp:anchor distT="0" distB="0" distL="114300" distR="114300" simplePos="0" relativeHeight="251653120" behindDoc="0" locked="0" layoutInCell="1" allowOverlap="1">
                <wp:simplePos x="0" y="0"/>
                <wp:positionH relativeFrom="page">
                  <wp:align>center</wp:align>
                </wp:positionH>
                <wp:positionV relativeFrom="paragraph">
                  <wp:posOffset>4640773</wp:posOffset>
                </wp:positionV>
                <wp:extent cx="6121400" cy="2116455"/>
                <wp:effectExtent l="0" t="0" r="0" b="0"/>
                <wp:wrapTopAndBottom/>
                <wp:docPr id="1" name="Gruppieren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21400" cy="2116455"/>
                          <a:chOff x="0" y="0"/>
                          <a:chExt cx="5542045" cy="1759971"/>
                        </a:xfrm>
                      </wpg:grpSpPr>
                      <pic:pic xmlns:pic="http://schemas.openxmlformats.org/drawingml/2006/picture">
                        <pic:nvPicPr>
                          <pic:cNvPr id="14" name="Grafik 1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590" r="11484"/>
                          <a:stretch/>
                        </pic:blipFill>
                        <pic:spPr>
                          <a:xfrm>
                            <a:off x="0" y="0"/>
                            <a:ext cx="1835683" cy="1747520"/>
                          </a:xfrm>
                          <a:prstGeom prst="ellipse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7" name="Grafik 1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3187" t="60494" r="18906" b="2231"/>
                          <a:stretch/>
                        </pic:blipFill>
                        <pic:spPr>
                          <a:xfrm rot="5400000">
                            <a:off x="3753819" y="-31001"/>
                            <a:ext cx="1734185" cy="1842267"/>
                          </a:xfrm>
                          <a:prstGeom prst="ellipse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8" name="Grafik 1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5301" t="58477" r="48441" b="3318"/>
                          <a:stretch/>
                        </pic:blipFill>
                        <pic:spPr>
                          <a:xfrm>
                            <a:off x="1871483" y="39756"/>
                            <a:ext cx="1813900" cy="1720215"/>
                          </a:xfrm>
                          <a:prstGeom prst="ellipse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EF368E2" id="Gruppieren 1" o:spid="_x0000_s1026" style="position:absolute;margin-left:0;margin-top:365.4pt;width:482pt;height:166.65pt;z-index:251653120;mso-position-horizontal:center;mso-position-horizontal-relative:page;mso-width-relative:margin;mso-height-relative:margin" coordsize="55420,1759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fik 13" o:spid="_x0000_s1027" type="#_x0000_t75" style="position:absolute;width:18356;height:1747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">
                  <v:imagedata r:id="rId15" o:title="" cropleft="10872f" cropright="7526f"/>
                  <v:path arrowok="t"/>
                </v:shape>
                <v:shape id="Grafik 16" o:spid="_x0000_s1028" type="#_x0000_t75" style="position:absolute;left:37538;top:-311;width:17342;height:18423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">
                  <v:imagedata r:id="rId16" o:title="" croptop="39645f" cropbottom="1462f" cropleft="34857f" cropright="12390f"/>
                  <v:path arrowok="t"/>
                </v:shape>
                <v:shape id="Grafik 17" o:spid="_x0000_s1029" type="#_x0000_t75" style="position:absolute;left:18714;top:397;width:18139;height:172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">
                  <v:imagedata r:id="rId16" o:title="" croptop="38323f" cropbottom="2174f" cropleft="16581f" cropright="31746f"/>
                  <v:path arrowok="t"/>
                </v:shape>
                <w10:wrap type="topAndBottom" anchorx="page"/>
              </v:group>
            </w:pict>
          </mc:Fallback>
        </mc:AlternateContent>
      </w:r>
      <w:r w:rsidR="009F1736">
        <w:rPr>
          <w:noProof/>
          <w:lang w:eastAsia="de-DE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page">
                  <wp:posOffset>724259</wp:posOffset>
                </wp:positionH>
                <wp:positionV relativeFrom="paragraph">
                  <wp:posOffset>1423117</wp:posOffset>
                </wp:positionV>
                <wp:extent cx="6182995" cy="2239645"/>
                <wp:effectExtent l="0" t="0" r="8255" b="8255"/>
                <wp:wrapTopAndBottom/>
                <wp:docPr id="73" name="Gruppieren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82995" cy="2239645"/>
                          <a:chOff x="0" y="0"/>
                          <a:chExt cx="6183465" cy="2239645"/>
                        </a:xfrm>
                      </wpg:grpSpPr>
                      <pic:pic xmlns:pic="http://schemas.openxmlformats.org/drawingml/2006/picture">
                        <pic:nvPicPr>
                          <pic:cNvPr id="5" name="Grafik 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2152"/>
                          <a:stretch/>
                        </pic:blipFill>
                        <pic:spPr>
                          <a:xfrm>
                            <a:off x="0" y="15902"/>
                            <a:ext cx="3163570" cy="2207895"/>
                          </a:xfrm>
                          <a:prstGeom prst="round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9" name="Picture 2" descr="\\storage02\Institut1\User\Stefanie\Aktuelle Versuche\Kotsiebung\Bilder\Allgemein\Proben\PA058895.JPG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196425" y="0"/>
                            <a:ext cx="2987040" cy="2239645"/>
                          </a:xfrm>
                          <a:prstGeom prst="roundRect">
                            <a:avLst/>
                          </a:prstGeom>
                          <a:noFill/>
                          <a:extLst/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481026BB" id="Gruppieren 73" o:spid="_x0000_s1026" style="position:absolute;margin-left:57.05pt;margin-top:112.05pt;width:486.85pt;height:176.35pt;z-index:251658240;mso-position-horizontal-relative:page" coordsize="61834,2239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">
                <v:shape id="Grafik 4" o:spid="_x0000_s1027" type="#_x0000_t75" style="position:absolute;top:159;width:31635;height:2207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" adj="3600">
                  <v:imagedata r:id="rId19" o:title="" cropbottom="7964f"/>
                  <v:path arrowok="t"/>
                </v:shape>
                <v:shape id="Picture 2" o:spid="_x0000_s1028" type="#_x0000_t75" style="position:absolute;left:31964;width:29870;height:223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" adj="3600">
                  <v:imagedata r:id="rId20" o:title="PA058895"/>
                  <v:path arrowok="t"/>
                </v:shape>
                <w10:wrap type="topAndBottom" anchorx="page"/>
              </v:group>
            </w:pict>
          </mc:Fallback>
        </mc:AlternateContent>
      </w:r>
      <w:r w:rsidR="005D77DE" w:rsidRPr="004D74DB">
        <w:rPr>
          <w:rFonts w:ascii="Corbel" w:eastAsia="MS Mincho" w:hAnsi="Corbel" w:cs="Times New Roman"/>
          <w:sz w:val="23"/>
          <w:szCs w:val="23"/>
          <w14:numForm w14:val="lining"/>
        </w:rPr>
        <w:t>Die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Kotsiebung bzw. die</w:t>
      </w:r>
      <w:r w:rsidR="005D77D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>Beurteilung der Feststoffe im Kot</w:t>
      </w:r>
      <w:r w:rsidR="005D77D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rfolgte mit einem dreiteiligen Sieb (NASCO Digesti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>o</w:t>
      </w:r>
      <w:r w:rsidR="005D77DE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n </w:t>
      </w:r>
      <w:proofErr w:type="spellStart"/>
      <w:r w:rsidR="005D77DE" w:rsidRPr="004D74DB">
        <w:rPr>
          <w:rFonts w:ascii="Corbel" w:eastAsia="MS Mincho" w:hAnsi="Corbel" w:cs="Times New Roman"/>
          <w:sz w:val="23"/>
          <w:szCs w:val="23"/>
          <w14:numForm w14:val="lining"/>
        </w:rPr>
        <w:t>Analyser</w:t>
      </w:r>
      <w:proofErr w:type="spellEnd"/>
      <w:r w:rsidR="00574E87">
        <w:rPr>
          <w:rFonts w:ascii="Corbel" w:eastAsia="MS Mincho" w:hAnsi="Corbel" w:cs="Times New Roman"/>
          <w:sz w:val="23"/>
          <w:szCs w:val="23"/>
          <w14:numForm w14:val="lining"/>
        </w:rPr>
        <w:t>, Abbildung 3</w:t>
      </w:r>
      <w:r w:rsidR="005D77DE" w:rsidRPr="004D74DB">
        <w:rPr>
          <w:rFonts w:ascii="Corbel" w:eastAsia="MS Mincho" w:hAnsi="Corbel" w:cs="Times New Roman"/>
          <w:sz w:val="23"/>
          <w:szCs w:val="23"/>
          <w14:numForm w14:val="lining"/>
        </w:rPr>
        <w:t>). Dabei</w:t>
      </w:r>
      <w:r w:rsidR="00A0527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wurde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A0527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jeweils 200 g</w:t>
      </w:r>
      <w:r w:rsidR="00AD077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FM Kot</w:t>
      </w:r>
      <w:r w:rsidR="00A0527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ingewogen und nach Anleitung</w:t>
      </w:r>
      <w:r w:rsidR="00295D24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>in Fein-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>,</w:t>
      </w:r>
      <w:r w:rsidR="0025317B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Mittel- und Grobteile separiert</w:t>
      </w:r>
      <w:r w:rsidR="00295D24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 xml:space="preserve">(Ober-, Mittel- und Untersieb [Abbildung </w:t>
      </w:r>
      <w:r w:rsidR="00574E87">
        <w:rPr>
          <w:rFonts w:ascii="Corbel" w:eastAsia="MS Mincho" w:hAnsi="Corbel" w:cs="Times New Roman"/>
          <w:sz w:val="23"/>
          <w:szCs w:val="23"/>
          <w14:numForm w14:val="lining"/>
        </w:rPr>
        <w:t>5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]</w:t>
      </w:r>
      <w:r w:rsidR="00295D24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&gt;&lt;Author&gt;Gappmaier&lt;/Author&gt;&lt;Year&gt;2020&lt;/Year&gt;&lt;RecNum&gt;2003&lt;/RecNum&gt;&lt;DisplayText&gt;(GAPPMAIER und TÜCHLER 2020)&lt;/DisplayText&gt;&lt;record&gt;&lt;rec-number&gt;2003&lt;/rec-number&gt;&lt;foreign-keys&gt;&lt;key app="EN" db-id="9vzsfwtfkfefdle29v3vpt5aattzvfvpv5wz" timestamp="1611055193"&gt;2003&lt;/key&gt;&lt;/foreign-keys&gt;&lt;ref-type name="Book"&gt;6&lt;/ref-type&gt;&lt;contributors&gt;&lt;authors&gt;&lt;author&gt;Gappmaier, Stefanie&lt;/author&gt;&lt;author&gt;Tüchler, Thomas&lt;/author&gt;&lt;/authors&gt;&lt;/contributors&gt;&lt;titles&gt;&lt;title&gt;Kotbeurteilung: Die Kuhflade unter die Lupe nehmen&lt;/title&gt;&lt;/titles&gt;&lt;pages&gt;12&lt;/pages&gt;&lt;volume&gt;ÖAG-Info 3/2020&lt;/volume&gt;&lt;dates&gt;&lt;year&gt;2020&lt;/year&gt;&lt;/dates&gt;&lt;pub-location&gt;Irdning-Donnersbachtal&lt;/pub-location&gt;&lt;publisher&gt;Österreichische Arbeitsgemeinschaft für Grünland und Viehwirtschaft&lt;/publisher&gt;&lt;urls&gt;&lt;/urls&gt;&lt;custom1&gt;Kotsiebung&lt;/custom1&gt;&lt;custom2&gt;Stefanie Gappmaier&lt;/custom2&gt;&lt;custom3&gt;Tierernaehrung&lt;/custom3&gt;&lt;language&gt;German&lt;/language&gt;&lt;/record&gt;&lt;/Cite&gt;&lt;/EndNote&gt;</w:instrText>
      </w:r>
      <w:r w:rsidR="00295D24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9F1736">
        <w:rPr>
          <w:rFonts w:ascii="Corbel" w:eastAsia="MS Mincho" w:hAnsi="Corbel" w:cs="Times New Roman"/>
          <w:noProof/>
          <w:sz w:val="23"/>
          <w:szCs w:val="23"/>
          <w14:numForm w14:val="lining"/>
        </w:rPr>
        <w:t>; GAPPMAIER und TÜCHLER 2020)</w:t>
      </w:r>
      <w:r w:rsidR="00295D24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A0527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Nach jeder Kot-Siebung wurden d</w:t>
      </w:r>
      <w:r w:rsidR="00E34473">
        <w:rPr>
          <w:rFonts w:ascii="Corbel" w:eastAsia="MS Mincho" w:hAnsi="Corbel" w:cs="Times New Roman"/>
          <w:sz w:val="23"/>
          <w:szCs w:val="23"/>
          <w14:numForm w14:val="lining"/>
        </w:rPr>
        <w:t xml:space="preserve">ie Rückstände eines jeden Siebes 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(Ober-</w:t>
      </w:r>
      <w:r w:rsidR="005869BF">
        <w:rPr>
          <w:rFonts w:ascii="Corbel" w:eastAsia="MS Mincho" w:hAnsi="Corbel" w:cs="Times New Roman"/>
          <w:sz w:val="23"/>
          <w:szCs w:val="23"/>
          <w14:numForm w14:val="lining"/>
        </w:rPr>
        <w:t>,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 xml:space="preserve"> Mittel- und Untersieb) </w:t>
      </w:r>
      <w:r w:rsidR="00E34473">
        <w:rPr>
          <w:rFonts w:ascii="Corbel" w:eastAsia="MS Mincho" w:hAnsi="Corbel" w:cs="Times New Roman"/>
          <w:sz w:val="23"/>
          <w:szCs w:val="23"/>
          <w14:numForm w14:val="lining"/>
        </w:rPr>
        <w:t xml:space="preserve">visuell beurteilt. Dabei 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erfolgte eine Beurteilung der Faserlänge und Faserstruktur</w:t>
      </w:r>
      <w:r w:rsidR="00E34473">
        <w:rPr>
          <w:rFonts w:ascii="Corbel" w:eastAsia="MS Mincho" w:hAnsi="Corbel" w:cs="Times New Roman"/>
          <w:sz w:val="23"/>
          <w:szCs w:val="23"/>
          <w14:numForm w14:val="lining"/>
        </w:rPr>
        <w:t>. Anschließend daran wurden d</w:t>
      </w:r>
      <w:r w:rsidR="00A0527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ie </w:t>
      </w:r>
      <w:r w:rsidR="00E34473">
        <w:rPr>
          <w:rFonts w:ascii="Corbel" w:eastAsia="MS Mincho" w:hAnsi="Corbel" w:cs="Times New Roman"/>
          <w:sz w:val="23"/>
          <w:szCs w:val="23"/>
          <w14:numForm w14:val="lining"/>
        </w:rPr>
        <w:t>Rückstände</w:t>
      </w:r>
      <w:r w:rsidR="00A0527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</w:t>
      </w:r>
      <w:r w:rsidR="00E34473">
        <w:rPr>
          <w:rFonts w:ascii="Corbel" w:eastAsia="MS Mincho" w:hAnsi="Corbel" w:cs="Times New Roman"/>
          <w:sz w:val="23"/>
          <w:szCs w:val="23"/>
          <w14:numForm w14:val="lining"/>
        </w:rPr>
        <w:t>ines jeden Siebes bei 105</w:t>
      </w:r>
      <w:r w:rsidR="00A0527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°C über 24 Stunden getrocknet und </w:t>
      </w:r>
      <w:r w:rsidR="00556E0E" w:rsidRPr="004D74DB">
        <w:rPr>
          <w:rFonts w:ascii="Corbel" w:eastAsia="MS Mincho" w:hAnsi="Corbel" w:cs="Times New Roman"/>
          <w:sz w:val="23"/>
          <w:szCs w:val="23"/>
          <w14:numForm w14:val="lining"/>
        </w:rPr>
        <w:t>rück</w:t>
      </w:r>
      <w:r w:rsidR="005F1793">
        <w:rPr>
          <w:rFonts w:ascii="Corbel" w:eastAsia="MS Mincho" w:hAnsi="Corbel" w:cs="Times New Roman"/>
          <w:sz w:val="23"/>
          <w:szCs w:val="23"/>
          <w14:numForm w14:val="lining"/>
        </w:rPr>
        <w:t xml:space="preserve">gewogen (Abbildung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4</w:t>
      </w:r>
      <w:r w:rsidR="005F1793">
        <w:rPr>
          <w:rFonts w:ascii="Corbel" w:eastAsia="MS Mincho" w:hAnsi="Corbel" w:cs="Times New Roman"/>
          <w:sz w:val="23"/>
          <w:szCs w:val="23"/>
          <w14:numForm w14:val="lining"/>
        </w:rPr>
        <w:t>)</w:t>
      </w:r>
      <w:r w:rsidR="00E34473">
        <w:rPr>
          <w:noProof/>
          <w:lang w:eastAsia="de-DE"/>
        </w:rPr>
        <w:t>.</w:t>
      </w:r>
    </w:p>
    <w:p w:rsidR="006C5B00" w:rsidRDefault="006C5B00">
      <w:pPr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br w:type="page"/>
      </w:r>
    </w:p>
    <w:p w:rsidR="00C41733" w:rsidRDefault="006C5B00" w:rsidP="00D77FDA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w:lastRenderedPageBreak/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061E673B" wp14:editId="576AEAF8">
                <wp:simplePos x="0" y="0"/>
                <wp:positionH relativeFrom="margin">
                  <wp:align>right</wp:align>
                </wp:positionH>
                <wp:positionV relativeFrom="paragraph">
                  <wp:posOffset>2592843</wp:posOffset>
                </wp:positionV>
                <wp:extent cx="5970905" cy="635"/>
                <wp:effectExtent l="0" t="0" r="0" b="0"/>
                <wp:wrapSquare wrapText="bothSides"/>
                <wp:docPr id="57" name="Textfeld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709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5F1793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5F179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6</w:t>
                            </w:r>
                            <w:r w:rsidRPr="005F179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: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Kotkonsistenz-Bewertung von Note 1 – sehr flüssig bis Note 5 – sehr fest nach SKIDMORE (1990)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61E673B" id="Textfeld 57" o:spid="_x0000_s1032" type="#_x0000_t202" style="position:absolute;left:0;text-align:left;margin-left:418.95pt;margin-top:204.15pt;width:470.15pt;height:.05pt;z-index:251699200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" stroked="f">
                <v:textbox style="mso-fit-shape-to-text:t" inset="0,0,0,0">
                  <w:txbxContent>
                    <w:p w:rsidR="00C2490F" w:rsidRPr="005F1793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5F179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6</w:t>
                      </w:r>
                      <w:r w:rsidRPr="005F179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: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Kotkonsistenz-Bewertung von Note 1 – sehr flüssig bis Note 5 – sehr fest nach SKIDMORE (1990). 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rFonts w:ascii="Corbel" w:eastAsia="MS Mincho" w:hAnsi="Corbel" w:cs="Times New Roman"/>
          <w:noProof/>
          <w:sz w:val="23"/>
          <w:szCs w:val="23"/>
          <w:lang w:eastAsia="de-DE"/>
        </w:rPr>
        <mc:AlternateContent>
          <mc:Choice Requires="wpg">
            <w:drawing>
              <wp:anchor distT="0" distB="0" distL="114300" distR="114300" simplePos="0" relativeHeight="251677696" behindDoc="0" locked="0" layoutInCell="1" allowOverlap="1">
                <wp:simplePos x="0" y="0"/>
                <wp:positionH relativeFrom="margin">
                  <wp:align>right</wp:align>
                </wp:positionH>
                <wp:positionV relativeFrom="paragraph">
                  <wp:posOffset>805760</wp:posOffset>
                </wp:positionV>
                <wp:extent cx="5979160" cy="1674495"/>
                <wp:effectExtent l="0" t="0" r="2540" b="1905"/>
                <wp:wrapTopAndBottom/>
                <wp:docPr id="7" name="Gruppieren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9160" cy="1674495"/>
                          <a:chOff x="0" y="0"/>
                          <a:chExt cx="7941614" cy="2072972"/>
                        </a:xfrm>
                      </wpg:grpSpPr>
                      <pic:pic xmlns:pic="http://schemas.openxmlformats.org/drawingml/2006/picture">
                        <pic:nvPicPr>
                          <pic:cNvPr id="6" name="Grafik 7">
                            <a:extLst>
                              <a:ext uri="{FF2B5EF4-FFF2-40B4-BE49-F238E27FC236}">
                                <a16:creationId xmlns:a16="http://schemas.microsoft.com/office/drawing/2014/main" id="{187F140A-FF68-4688-BB4F-C175479620B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4536510" y="266078"/>
                            <a:ext cx="2065020" cy="1548765"/>
                          </a:xfrm>
                          <a:prstGeom prst="round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9" name="Grafik 8">
                            <a:extLst>
                              <a:ext uri="{FF2B5EF4-FFF2-40B4-BE49-F238E27FC236}">
                                <a16:creationId xmlns:a16="http://schemas.microsoft.com/office/drawing/2014/main" id="{0C644401-2DDE-4927-A3BA-10A5BEDD421E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6134722" y="258127"/>
                            <a:ext cx="2065020" cy="1548765"/>
                          </a:xfrm>
                          <a:prstGeom prst="round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1" name="Grafik 10">
                            <a:extLst>
                              <a:ext uri="{FF2B5EF4-FFF2-40B4-BE49-F238E27FC236}">
                                <a16:creationId xmlns:a16="http://schemas.microsoft.com/office/drawing/2014/main" id="{82BF4A98-3DDD-463D-9168-044DFE0D2C0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-258127" y="266079"/>
                            <a:ext cx="2065020" cy="1548765"/>
                          </a:xfrm>
                          <a:prstGeom prst="round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5" name="Grafik 14">
                            <a:extLst>
                              <a:ext uri="{FF2B5EF4-FFF2-40B4-BE49-F238E27FC236}">
                                <a16:creationId xmlns:a16="http://schemas.microsoft.com/office/drawing/2014/main" id="{650267DD-5E0B-4241-811F-4817452F3EA5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2938297" y="258128"/>
                            <a:ext cx="2065020" cy="1548765"/>
                          </a:xfrm>
                          <a:prstGeom prst="round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6" name="Grafik 15">
                            <a:extLst>
                              <a:ext uri="{FF2B5EF4-FFF2-40B4-BE49-F238E27FC236}">
                                <a16:creationId xmlns:a16="http://schemas.microsoft.com/office/drawing/2014/main" id="{1B967F6F-27C0-4CFF-AA4B-A9CD6EE90A0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1340085" y="258128"/>
                            <a:ext cx="2065020" cy="1548765"/>
                          </a:xfrm>
                          <a:prstGeom prst="round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4CCF95C" id="Gruppieren 7" o:spid="_x0000_s1026" style="position:absolute;margin-left:419.6pt;margin-top:63.45pt;width:470.8pt;height:131.85pt;z-index:251677696;mso-position-horizontal:right;mso-position-horizontal-relative:margin;mso-width-relative:margin;mso-height-relative:margin" coordsize="79416,2072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">
                <v:shape id="Grafik 7" o:spid="_x0000_s1027" type="#_x0000_t75" style="position:absolute;left:45365;top:2660;width:20650;height:15488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" adj="3600">
                  <v:imagedata r:id="rId26" o:title=""/>
                  <v:path arrowok="t"/>
                </v:shape>
                <v:shape id="Grafik 8" o:spid="_x0000_s1028" type="#_x0000_t75" style="position:absolute;left:61347;top:2581;width:20650;height:15488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" adj="3600">
                  <v:imagedata r:id="rId27" o:title=""/>
                  <v:path arrowok="t"/>
                </v:shape>
                <v:shape id="Grafik 10" o:spid="_x0000_s1029" type="#_x0000_t75" style="position:absolute;left:-2581;top:2660;width:20650;height:15487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" adj="3600">
                  <v:imagedata r:id="rId28" o:title=""/>
                  <v:path arrowok="t"/>
                </v:shape>
                <v:shape id="Grafik 14" o:spid="_x0000_s1030" type="#_x0000_t75" style="position:absolute;left:29383;top:2581;width:20650;height:15487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" adj="3600">
                  <v:imagedata r:id="rId29" o:title=""/>
                  <v:path arrowok="t"/>
                </v:shape>
                <v:shape id="Grafik 15" o:spid="_x0000_s1031" type="#_x0000_t75" style="position:absolute;left:13401;top:2581;width:20650;height:15487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" adj="3600">
                  <v:imagedata r:id="rId30" o:title=""/>
                  <v:path arrowok="t"/>
                </v:shape>
                <w10:wrap type="topAndBottom" anchorx="margin"/>
              </v:group>
            </w:pict>
          </mc:Fallback>
        </mc:AlternateContent>
      </w:r>
      <w:r w:rsidR="00E34473">
        <w:rPr>
          <w:rFonts w:ascii="Corbel" w:eastAsia="MS Mincho" w:hAnsi="Corbel" w:cs="Times New Roman"/>
          <w:sz w:val="23"/>
          <w:szCs w:val="23"/>
          <w14:numForm w14:val="lining"/>
        </w:rPr>
        <w:t xml:space="preserve">Zusätzlich zur Beurteilung der Feststoffe im Kot erfolgte auch eine Kot-Konsistenzbeurteilung. </w:t>
      </w:r>
      <w:r w:rsidR="00C41733">
        <w:rPr>
          <w:rFonts w:ascii="Corbel" w:eastAsia="MS Mincho" w:hAnsi="Corbel" w:cs="Times New Roman"/>
          <w:sz w:val="23"/>
          <w:szCs w:val="23"/>
          <w14:numForm w14:val="lining"/>
        </w:rPr>
        <w:t>SKIDMORE (1990) teilte die Kot-Konsistenz in 5 Gruppen ein, wobei die Note 1 sehr flüssigen Kot und die Note 5 sehr festen Kot</w:t>
      </w:r>
      <w:r w:rsidR="00C41733" w:rsidRPr="00C41733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C41733">
        <w:rPr>
          <w:rFonts w:ascii="Corbel" w:eastAsia="MS Mincho" w:hAnsi="Corbel" w:cs="Times New Roman"/>
          <w:sz w:val="23"/>
          <w:szCs w:val="23"/>
          <w14:numForm w14:val="lining"/>
        </w:rPr>
        <w:t>kennzeichnet</w:t>
      </w:r>
      <w:r w:rsidR="00F409E2">
        <w:rPr>
          <w:rFonts w:ascii="Corbel" w:eastAsia="MS Mincho" w:hAnsi="Corbel" w:cs="Times New Roman"/>
          <w:sz w:val="23"/>
          <w:szCs w:val="23"/>
          <w14:numForm w14:val="lining"/>
        </w:rPr>
        <w:t xml:space="preserve"> (Abbildung 6)</w:t>
      </w:r>
      <w:r w:rsidR="00C41733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</w:p>
    <w:p w:rsidR="00161764" w:rsidRDefault="009F1736" w:rsidP="00D77FDA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column">
                  <wp:posOffset>1046480</wp:posOffset>
                </wp:positionH>
                <wp:positionV relativeFrom="paragraph">
                  <wp:posOffset>3263265</wp:posOffset>
                </wp:positionV>
                <wp:extent cx="4012565" cy="2655570"/>
                <wp:effectExtent l="0" t="0" r="6985" b="0"/>
                <wp:wrapTopAndBottom/>
                <wp:docPr id="78" name="Gruppieren 7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12565" cy="2655570"/>
                          <a:chOff x="0" y="0"/>
                          <a:chExt cx="4012675" cy="2655570"/>
                        </a:xfrm>
                      </wpg:grpSpPr>
                      <pic:pic xmlns:pic="http://schemas.openxmlformats.org/drawingml/2006/picture">
                        <pic:nvPicPr>
                          <pic:cNvPr id="3" name="Grafik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1"/>
                          <a:srcRect l="67526" r="17200"/>
                          <a:stretch/>
                        </pic:blipFill>
                        <pic:spPr bwMode="auto">
                          <a:xfrm>
                            <a:off x="0" y="0"/>
                            <a:ext cx="1871345" cy="2655570"/>
                          </a:xfrm>
                          <a:prstGeom prst="round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" name="Grafik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27" t="12290" r="4040"/>
                          <a:stretch/>
                        </pic:blipFill>
                        <pic:spPr>
                          <a:xfrm rot="5400000">
                            <a:off x="1709530" y="333954"/>
                            <a:ext cx="2621915" cy="1984375"/>
                          </a:xfrm>
                          <a:prstGeom prst="round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4AEDE4F4" id="Gruppieren 78" o:spid="_x0000_s1026" style="position:absolute;margin-left:82.4pt;margin-top:256.95pt;width:315.95pt;height:209.1pt;z-index:251670528" coordsize="40126,26555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">
                <v:shape id="Grafik 3" o:spid="_x0000_s1027" type="#_x0000_t75" style="position:absolute;width:18713;height:265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" adj="3600">
                  <v:imagedata r:id="rId33" o:title="" cropleft="44254f" cropright="11272f"/>
                  <v:path arrowok="t"/>
                </v:shape>
                <v:shape id="Grafik 3" o:spid="_x0000_s1028" type="#_x0000_t75" style="position:absolute;left:17095;top:3339;width:26219;height:19843;rotation: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" adj="3600">
                  <v:imagedata r:id="rId34" o:title="" croptop="8054f" cropleft="1722f" cropright="2648f"/>
                  <v:path arrowok="t"/>
                </v:shape>
                <w10:wrap type="topAndBottom"/>
              </v:group>
            </w:pict>
          </mc:Fallback>
        </mc:AlternateContent>
      </w:r>
      <w:r w:rsidR="006C5B00"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624BC5ED" wp14:editId="0FF50D36">
                <wp:simplePos x="0" y="0"/>
                <wp:positionH relativeFrom="margin">
                  <wp:align>right</wp:align>
                </wp:positionH>
                <wp:positionV relativeFrom="paragraph">
                  <wp:posOffset>5984875</wp:posOffset>
                </wp:positionV>
                <wp:extent cx="5916295" cy="635"/>
                <wp:effectExtent l="0" t="0" r="8255" b="0"/>
                <wp:wrapSquare wrapText="bothSides"/>
                <wp:docPr id="58" name="Textfeld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1629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5F1793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5F179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7</w:t>
                            </w:r>
                            <w:r w:rsidRPr="005F179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: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Der</w:t>
                            </w:r>
                            <w:r w:rsidRPr="005F179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Kotkonsistenz-Beurteilungs-Apparat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ermöglicht eine Abschätzung des Trockenmassegehaltes des Kotes. Je nachdem</w:t>
                            </w:r>
                            <w:r w:rsidR="00A03A0A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,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wie sich der Kot auf der Zielscheibe verteilt, kann auf einen Kot-Trockenmassegehalt geschlossen werden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4BC5ED" id="Textfeld 58" o:spid="_x0000_s1033" type="#_x0000_t202" style="position:absolute;left:0;text-align:left;margin-left:414.65pt;margin-top:471.25pt;width:465.85pt;height:.05pt;z-index:251701248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" stroked="f">
                <v:textbox style="mso-fit-shape-to-text:t" inset="0,0,0,0">
                  <w:txbxContent>
                    <w:p w:rsidR="00C2490F" w:rsidRPr="005F1793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5F179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7</w:t>
                      </w:r>
                      <w:r w:rsidRPr="005F179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: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Der</w:t>
                      </w:r>
                      <w:r w:rsidRPr="005F179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Kotkonsistenz-Beurteilungs-Apparat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ermöglicht eine Abschätzung des Trockenmassegehaltes des Kotes. Je nachdem</w:t>
                      </w:r>
                      <w:r w:rsidR="00A03A0A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,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wie sich der Kot auf der Zielscheibe verteilt, kann auf einen Kot-Trockenmassegehalt geschlossen werden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 xml:space="preserve">Aufbauend auf </w:t>
      </w:r>
      <w:r w:rsidR="00C41733">
        <w:rPr>
          <w:rFonts w:ascii="Corbel" w:eastAsia="MS Mincho" w:hAnsi="Corbel" w:cs="Times New Roman"/>
          <w:sz w:val="23"/>
          <w:szCs w:val="23"/>
          <w14:numForm w14:val="lining"/>
        </w:rPr>
        <w:t>diesen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 xml:space="preserve"> Ergebnissen</w:t>
      </w:r>
      <w:r w:rsidR="00C41733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>wurde ein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 xml:space="preserve"> Kotkonsistenz-Beurteilungsapparat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 entwickelt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>. Dabei wurde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 xml:space="preserve"> 150 g frischer Kot in den Trichter der Apparatur eingefüllt und über eine Rütteleinrichtung von 50 cm auf eine Zielscheibe abgeworfen (</w:t>
      </w:r>
      <w:r w:rsidR="00F409E2">
        <w:rPr>
          <w:rFonts w:ascii="Corbel" w:eastAsia="MS Mincho" w:hAnsi="Corbel" w:cs="Times New Roman"/>
          <w:sz w:val="23"/>
          <w:szCs w:val="23"/>
          <w14:numForm w14:val="lining"/>
        </w:rPr>
        <w:t>Abbildung 7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 xml:space="preserve">). Anschließend daran wurden die Kotfladen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fotografiert und 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>mit einem</w:t>
      </w:r>
      <w:r w:rsidR="00C41733">
        <w:rPr>
          <w:rFonts w:ascii="Corbel" w:eastAsia="MS Mincho" w:hAnsi="Corbel" w:cs="Times New Roman"/>
          <w:sz w:val="23"/>
          <w:szCs w:val="23"/>
          <w14:numForm w14:val="lining"/>
        </w:rPr>
        <w:t xml:space="preserve"> Computer-</w:t>
      </w:r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>Programm (</w:t>
      </w:r>
      <w:proofErr w:type="spellStart"/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>PicEd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>Cora</w:t>
      </w:r>
      <w:proofErr w:type="spellEnd"/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 xml:space="preserve">)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die Kotfladenfläche 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>vermessen.</w:t>
      </w:r>
    </w:p>
    <w:p w:rsidR="005360C5" w:rsidRDefault="00A05279" w:rsidP="00D77FDA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Eb</w:t>
      </w:r>
      <w:r w:rsidR="00295D24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enso wie 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die</w:t>
      </w:r>
      <w:r w:rsidR="00295D24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Futtermittel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>wurde der Ko</w:t>
      </w:r>
      <w:r w:rsidR="009F1736">
        <w:rPr>
          <w:rFonts w:ascii="Corbel" w:eastAsia="MS Mincho" w:hAnsi="Corbel" w:cs="Times New Roman"/>
          <w:sz w:val="23"/>
          <w:szCs w:val="23"/>
          <w14:numForm w14:val="lining"/>
        </w:rPr>
        <w:t>t-Trockenmasse- und Nährstoffgehalt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analysiert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(TM-Methode 3.1, XP-Methode 4.1.1, XL-Methode 5.1.1, XF-Methode 6.1.1, XA-Methode 8.1, </w:t>
      </w:r>
      <w:proofErr w:type="spellStart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aNDFom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-Methode 6.5.1, </w:t>
      </w:r>
      <w:proofErr w:type="spellStart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ADFom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-Methode 6.5.2, ADL-Methode 6.5.3, VDLUFA 2012).</w:t>
      </w:r>
      <w:r w:rsidR="00D77FDA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Die Untersuchung der Futter-Verdaulichkeit erfolgte mit einer Marker-Methode </w:t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t xml:space="preserve">(HCl-unlösliche Asche). Die Methode wurde von </w:t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Kirchgeßner&lt;/Author&gt;&lt;Year&gt;2014&lt;/Year&gt;&lt;RecNum&gt;170&lt;/RecNum&gt;&lt;DisplayText&gt;KIRCHGEßNER et al. (2014)&lt;/DisplayText&gt;&lt;record&gt;&lt;rec-number&gt;170&lt;/rec-number&gt;&lt;foreign-keys&gt;&lt;key app="EN" db-id="5fd5z5d5g5atzbextvfvvdsix05evwa5pxvd" timestamp="1519890374"&gt;170&lt;/key&gt;&lt;/foreign-keys&gt;&lt;ref-type name="Book"&gt;6&lt;/ref-type&gt;&lt;contributors&gt;&lt;authors&gt;&lt;author&gt;Kirchgeßner, Manfred&lt;/author&gt;&lt;author&gt;Stangl, Gabriele&lt;/author&gt;&lt;author&gt;Schwarz, Frieder&lt;/author&gt;&lt;author&gt;Roth, Franz&lt;/author&gt;&lt;author&gt;Südekum, Karl- Heinz&lt;/author&gt;&lt;author&gt;Eder, Klaus&lt;/author&gt;&lt;/authors&gt;&lt;/contributors&gt;&lt;titles&gt;&lt;title&gt;Tierernährung.&lt;/title&gt;&lt;secondary-title&gt;14., aktualisierte Auflage.&lt;/secondary-title&gt;&lt;/titles&gt;&lt;dates&gt;&lt;year&gt;2014&lt;/year&gt;&lt;/dates&gt;&lt;pub-location&gt;Frankfurt am Main&lt;/pub-location&gt;&lt;publisher&gt;DLG- Verlag GmbH&lt;/publisher&gt;&lt;urls&gt;&lt;/urls&gt;&lt;/record&gt;&lt;/Cite&gt;&lt;/EndNote&gt;</w:instrText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B00E03">
        <w:rPr>
          <w:rFonts w:ascii="Corbel" w:eastAsia="MS Mincho" w:hAnsi="Corbel" w:cs="Times New Roman"/>
          <w:noProof/>
          <w:sz w:val="23"/>
          <w:szCs w:val="23"/>
          <w14:numForm w14:val="lining"/>
        </w:rPr>
        <w:t>KIRCHGEßNER et al. (2014)</w:t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t xml:space="preserve"> beschrieben und nach </w:t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VDLUFA&lt;/Author&gt;&lt;Year&gt;2012&lt;/Year&gt;&lt;RecNum&gt;186&lt;/RecNum&gt;&lt;DisplayText&gt;VDLUFA (2012)&lt;/DisplayText&gt;&lt;record&gt;&lt;rec-number&gt;186&lt;/rec-number&gt;&lt;foreign-keys&gt;&lt;key app="EN" db-id="5fd5z5d5g5atzbextvfvvdsix05evwa5pxvd" timestamp="1519890377"&gt;186&lt;/key&gt;&lt;/foreign-keys&gt;&lt;ref-type name="Book"&gt;6&lt;/ref-type&gt;&lt;contributors&gt;&lt;authors&gt;&lt;author&gt;VDLUFA&lt;/author&gt;&lt;/authors&gt;&lt;secondary-authors&gt;&lt;author&gt;(Verband deutscher landwirtschaftlicher Untersuchungs- und Forschungsanstalten)&lt;/author&gt;&lt;/secondary-authors&gt;&lt;/contributors&gt;&lt;titles&gt;&lt;title&gt;Handbuch der landwirtschaftlichen Versuchs- und Untersuchungsmethodik (VDLUFA-Methodenbuch)&lt;/title&gt;&lt;/titles&gt;&lt;volume&gt;Bd:III - Die chemische Untersuchung von Futtermitteln&lt;/volume&gt;&lt;section&gt;2190&lt;/section&gt;&lt;dates&gt;&lt;year&gt;2012&lt;/year&gt;&lt;/dates&gt;&lt;pub-location&gt;Darmstadt&lt;/pub-location&gt;&lt;publisher&gt;VDLUFA-Verlag&lt;/publisher&gt;&lt;urls&gt;&lt;/urls&gt;&lt;/record&gt;&lt;/Cite&gt;&lt;/EndNote&gt;</w:instrText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B00E03">
        <w:rPr>
          <w:rFonts w:ascii="Corbel" w:eastAsia="MS Mincho" w:hAnsi="Corbel" w:cs="Times New Roman"/>
          <w:noProof/>
          <w:sz w:val="23"/>
          <w:szCs w:val="23"/>
          <w14:numForm w14:val="lining"/>
        </w:rPr>
        <w:t>VDLUFA (2012)</w:t>
      </w:r>
      <w:r w:rsidR="00B00E03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FB6A3A">
        <w:rPr>
          <w:rFonts w:ascii="Corbel" w:eastAsia="MS Mincho" w:hAnsi="Corbel" w:cs="Times New Roman"/>
          <w:sz w:val="23"/>
          <w:szCs w:val="23"/>
          <w14:numForm w14:val="lining"/>
        </w:rPr>
        <w:t xml:space="preserve"> Methode 8.2 bestimmt:</w:t>
      </w:r>
    </w:p>
    <w:p w:rsidR="00FB6A3A" w:rsidRPr="00FB6A3A" w:rsidRDefault="00FB6A3A" w:rsidP="001B6678">
      <w:pPr>
        <w:spacing w:before="240" w:after="240" w:line="240" w:lineRule="auto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m:oMathPara>
        <m:oMath>
          <m:r>
            <w:rPr>
              <w:rFonts w:ascii="Cambria Math" w:eastAsia="MS Mincho" w:hAnsi="Cambria Math" w:cs="Times New Roman"/>
              <w:sz w:val="23"/>
              <w:szCs w:val="23"/>
              <w14:numForm w14:val="lining"/>
            </w:rPr>
            <m:t>V=100-</m:t>
          </m:r>
          <m:d>
            <m:dPr>
              <m:begChr m:val="["/>
              <m:endChr m:val="]"/>
              <m:ctrlPr>
                <w:rPr>
                  <w:rFonts w:ascii="Cambria Math" w:eastAsia="MS Mincho" w:hAnsi="Cambria Math" w:cs="Times New Roman"/>
                  <w:i/>
                  <w:sz w:val="23"/>
                  <w:szCs w:val="23"/>
                  <w14:numForm w14:val="lining"/>
                </w:rPr>
              </m:ctrlPr>
            </m:dPr>
            <m:e>
              <m:f>
                <m:fPr>
                  <m:ctrlPr>
                    <w:rPr>
                      <w:rFonts w:ascii="Cambria Math" w:eastAsia="MS Mincho" w:hAnsi="Cambria Math" w:cs="Times New Roman"/>
                      <w:i/>
                      <w:sz w:val="23"/>
                      <w:szCs w:val="23"/>
                      <w14:numForm w14:val="lining"/>
                    </w:rPr>
                  </m:ctrlPr>
                </m:fPr>
                <m:num>
                  <m:r>
                    <w:rPr>
                      <w:rFonts w:ascii="Cambria Math" w:eastAsia="MS Mincho" w:hAnsi="Cambria Math" w:cs="Times New Roman"/>
                      <w:sz w:val="23"/>
                      <w:szCs w:val="23"/>
                      <w14:numForm w14:val="lining"/>
                    </w:rPr>
                    <m:t>IF</m:t>
                  </m:r>
                </m:num>
                <m:den>
                  <m:r>
                    <w:rPr>
                      <w:rFonts w:ascii="Cambria Math" w:eastAsia="MS Mincho" w:hAnsi="Cambria Math" w:cs="Times New Roman"/>
                      <w:sz w:val="23"/>
                      <w:szCs w:val="23"/>
                      <w14:numForm w14:val="lining"/>
                    </w:rPr>
                    <m:t>IK</m:t>
                  </m:r>
                </m:den>
              </m:f>
              <m:r>
                <w:rPr>
                  <w:rFonts w:ascii="Cambria Math" w:eastAsia="MS Mincho" w:hAnsi="Cambria Math" w:cs="Times New Roman"/>
                  <w:sz w:val="23"/>
                  <w:szCs w:val="23"/>
                  <w14:numForm w14:val="lining"/>
                </w:rPr>
                <m:t>*</m:t>
              </m:r>
              <m:f>
                <m:fPr>
                  <m:ctrlPr>
                    <w:rPr>
                      <w:rFonts w:ascii="Cambria Math" w:eastAsia="MS Mincho" w:hAnsi="Cambria Math" w:cs="Times New Roman"/>
                      <w:i/>
                      <w:sz w:val="23"/>
                      <w:szCs w:val="23"/>
                      <w14:numForm w14:val="lining"/>
                    </w:rPr>
                  </m:ctrlPr>
                </m:fPr>
                <m:num>
                  <m:r>
                    <w:rPr>
                      <w:rFonts w:ascii="Cambria Math" w:eastAsia="MS Mincho" w:hAnsi="Cambria Math" w:cs="Times New Roman"/>
                      <w:sz w:val="23"/>
                      <w:szCs w:val="23"/>
                      <w14:numForm w14:val="lining"/>
                    </w:rPr>
                    <m:t>NK</m:t>
                  </m:r>
                </m:num>
                <m:den>
                  <m:r>
                    <w:rPr>
                      <w:rFonts w:ascii="Cambria Math" w:eastAsia="MS Mincho" w:hAnsi="Cambria Math" w:cs="Times New Roman"/>
                      <w:sz w:val="23"/>
                      <w:szCs w:val="23"/>
                      <w14:numForm w14:val="lining"/>
                    </w:rPr>
                    <m:t>NF</m:t>
                  </m:r>
                </m:den>
              </m:f>
              <m:r>
                <w:rPr>
                  <w:rFonts w:ascii="Cambria Math" w:eastAsia="MS Mincho" w:hAnsi="Cambria Math" w:cs="Times New Roman"/>
                  <w:sz w:val="23"/>
                  <w:szCs w:val="23"/>
                  <w14:numForm w14:val="lining"/>
                </w:rPr>
                <m:t>*100</m:t>
              </m:r>
            </m:e>
          </m:d>
        </m:oMath>
      </m:oMathPara>
    </w:p>
    <w:p w:rsidR="00FB6A3A" w:rsidRDefault="00FB6A3A" w:rsidP="001B6678">
      <w:pPr>
        <w:spacing w:after="0" w:line="240" w:lineRule="auto"/>
        <w:ind w:left="851" w:firstLine="708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lastRenderedPageBreak/>
        <w:t>V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ab/>
        <w:t>Verdaulichkeit in %</w:t>
      </w:r>
    </w:p>
    <w:p w:rsidR="00FB6A3A" w:rsidRDefault="00FB6A3A" w:rsidP="001B6678">
      <w:pPr>
        <w:spacing w:after="0" w:line="240" w:lineRule="auto"/>
        <w:ind w:left="851" w:firstLine="708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IF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ab/>
        <w:t>der prozentuale Gehalt des Indikators im Futter</w:t>
      </w:r>
    </w:p>
    <w:p w:rsidR="00FB6A3A" w:rsidRDefault="00FB6A3A" w:rsidP="001B6678">
      <w:pPr>
        <w:spacing w:after="0" w:line="240" w:lineRule="auto"/>
        <w:ind w:left="851" w:firstLine="708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>IK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ab/>
        <w:t>der prozentuale Gehalt des Indikators im Kot</w:t>
      </w:r>
    </w:p>
    <w:p w:rsidR="00FB6A3A" w:rsidRDefault="00FB6A3A" w:rsidP="001B6678">
      <w:pPr>
        <w:spacing w:after="0" w:line="240" w:lineRule="auto"/>
        <w:ind w:left="851" w:firstLine="708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>NK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ab/>
        <w:t>der prozentuale Gehalt des Nährstoffs im Kot</w:t>
      </w:r>
    </w:p>
    <w:p w:rsidR="00B00E03" w:rsidRDefault="00FB6A3A" w:rsidP="001B6678">
      <w:pPr>
        <w:spacing w:after="0" w:line="240" w:lineRule="auto"/>
        <w:ind w:left="851" w:firstLine="708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>NF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ab/>
        <w:t>der prozentuale Gehalt des Nährstoffs im Futter</w:t>
      </w:r>
    </w:p>
    <w:p w:rsidR="00FB6A3A" w:rsidRPr="005360C5" w:rsidRDefault="00FB6A3A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b/>
          <w:bCs/>
          <w:sz w:val="24"/>
          <w14:numForm w14:val="lining"/>
        </w:rPr>
      </w:pPr>
      <w:r>
        <w:rPr>
          <w:rFonts w:ascii="Corbel" w:eastAsia="MS Mincho" w:hAnsi="Corbel" w:cs="Times New Roman"/>
          <w:b/>
          <w:bCs/>
          <w:sz w:val="24"/>
          <w14:numForm w14:val="lining"/>
        </w:rPr>
        <w:t>2.3</w:t>
      </w:r>
      <w:r w:rsidRPr="005360C5">
        <w:rPr>
          <w:rFonts w:ascii="Corbel" w:eastAsia="MS Mincho" w:hAnsi="Corbel" w:cs="Times New Roman"/>
          <w:b/>
          <w:bCs/>
          <w:sz w:val="24"/>
          <w14:numForm w14:val="lining"/>
        </w:rPr>
        <w:t xml:space="preserve"> Praxisversuch</w:t>
      </w:r>
    </w:p>
    <w:p w:rsidR="00FB6A3A" w:rsidRDefault="00FB6A3A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Auf Grund der Corona-Pandemie konnte eine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 xml:space="preserve">ursprünglich im Projekt ebenfalls geplante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Kot-Probenziehung auf österreichischen Praxisbetrieben nicht durchgeführt werden.</w:t>
      </w:r>
    </w:p>
    <w:p w:rsidR="00C82247" w:rsidRDefault="00FB6A3A" w:rsidP="001B6678">
      <w:pPr>
        <w:keepNext/>
        <w:spacing w:before="240" w:after="240" w:line="240" w:lineRule="auto"/>
        <w:ind w:left="567"/>
        <w:jc w:val="both"/>
        <w:outlineLvl w:val="2"/>
        <w:rPr>
          <w:rFonts w:ascii="Corbel" w:eastAsia="MS Mincho" w:hAnsi="Corbel" w:cs="Times New Roman"/>
          <w:b/>
          <w:bCs/>
          <w:sz w:val="24"/>
          <w14:numForm w14:val="lining"/>
        </w:rPr>
      </w:pPr>
      <w:r>
        <w:rPr>
          <w:rFonts w:ascii="Corbel" w:eastAsia="MS Mincho" w:hAnsi="Corbel" w:cs="Times New Roman"/>
          <w:b/>
          <w:bCs/>
          <w:sz w:val="24"/>
          <w14:numForm w14:val="lining"/>
        </w:rPr>
        <w:t>2.4</w:t>
      </w:r>
      <w:r w:rsidR="00113CA5" w:rsidRPr="004D74DB">
        <w:rPr>
          <w:rFonts w:ascii="Corbel" w:eastAsia="MS Mincho" w:hAnsi="Corbel" w:cs="Times New Roman"/>
          <w:b/>
          <w:bCs/>
          <w:sz w:val="24"/>
          <w14:numForm w14:val="lining"/>
        </w:rPr>
        <w:t xml:space="preserve"> </w:t>
      </w:r>
      <w:r w:rsidR="002670A0" w:rsidRPr="004D74DB">
        <w:rPr>
          <w:rFonts w:ascii="Corbel" w:eastAsia="MS Mincho" w:hAnsi="Corbel" w:cs="Times New Roman"/>
          <w:b/>
          <w:bCs/>
          <w:sz w:val="24"/>
          <w14:numForm w14:val="lining"/>
        </w:rPr>
        <w:t>Statistische Auswertung</w:t>
      </w:r>
    </w:p>
    <w:p w:rsidR="00C41733" w:rsidRPr="004D74DB" w:rsidRDefault="00C41733" w:rsidP="001B6678">
      <w:pPr>
        <w:keepNext/>
        <w:spacing w:before="240" w:after="240" w:line="240" w:lineRule="auto"/>
        <w:ind w:left="567"/>
        <w:jc w:val="both"/>
        <w:outlineLvl w:val="2"/>
        <w:rPr>
          <w:rFonts w:ascii="Corbel" w:eastAsia="MS Mincho" w:hAnsi="Corbel" w:cs="Times New Roman"/>
          <w:b/>
          <w:bCs/>
          <w:sz w:val="24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Die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statistische Auswertung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erfolgte mit dem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Programm SAS 9.4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und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der Prozedur „GLM“.</w:t>
      </w:r>
    </w:p>
    <w:p w:rsidR="0057602C" w:rsidRPr="0057602C" w:rsidRDefault="0057602C" w:rsidP="001B6678">
      <w:pPr>
        <w:pStyle w:val="Listenabsatz"/>
        <w:numPr>
          <w:ilvl w:val="0"/>
          <w:numId w:val="6"/>
        </w:numPr>
        <w:spacing w:before="240" w:after="240" w:line="240" w:lineRule="auto"/>
        <w:ind w:left="1134"/>
        <w:jc w:val="both"/>
        <w:rPr>
          <w:rFonts w:ascii="Corbel" w:eastAsia="MS Mincho" w:hAnsi="Corbel" w:cs="Times New Roman"/>
          <w:i/>
          <w:sz w:val="23"/>
          <w:szCs w:val="23"/>
          <w14:numForm w14:val="lining"/>
        </w:rPr>
      </w:pPr>
      <w:r w:rsidRPr="0057602C">
        <w:rPr>
          <w:rFonts w:ascii="Corbel" w:eastAsia="MS Mincho" w:hAnsi="Corbel" w:cs="Times New Roman"/>
          <w:i/>
          <w:sz w:val="23"/>
          <w:szCs w:val="23"/>
          <w14:numForm w14:val="lining"/>
        </w:rPr>
        <w:t>Auswertun</w:t>
      </w:r>
      <w:r w:rsidR="00BA0C45">
        <w:rPr>
          <w:rFonts w:ascii="Corbel" w:eastAsia="MS Mincho" w:hAnsi="Corbel" w:cs="Times New Roman"/>
          <w:i/>
          <w:sz w:val="23"/>
          <w:szCs w:val="23"/>
          <w14:numForm w14:val="lining"/>
        </w:rPr>
        <w:t xml:space="preserve">g </w:t>
      </w:r>
      <w:r w:rsidR="00BE28BE">
        <w:rPr>
          <w:rFonts w:ascii="Corbel" w:eastAsia="MS Mincho" w:hAnsi="Corbel" w:cs="Times New Roman"/>
          <w:i/>
          <w:sz w:val="23"/>
          <w:szCs w:val="23"/>
          <w14:numForm w14:val="lining"/>
        </w:rPr>
        <w:t>tierspezifischer</w:t>
      </w:r>
      <w:r w:rsidR="00BA0C45">
        <w:rPr>
          <w:rFonts w:ascii="Corbel" w:eastAsia="MS Mincho" w:hAnsi="Corbel" w:cs="Times New Roman"/>
          <w:i/>
          <w:sz w:val="23"/>
          <w:szCs w:val="23"/>
          <w14:numForm w14:val="lining"/>
        </w:rPr>
        <w:t xml:space="preserve"> Parameter</w:t>
      </w:r>
      <w:r w:rsidR="00B019D3">
        <w:rPr>
          <w:rFonts w:ascii="Corbel" w:eastAsia="MS Mincho" w:hAnsi="Corbel" w:cs="Times New Roman"/>
          <w:i/>
          <w:sz w:val="23"/>
          <w:szCs w:val="23"/>
          <w14:numForm w14:val="lining"/>
        </w:rPr>
        <w:t>, Futteraufnahme</w:t>
      </w:r>
      <w:r w:rsidR="00BA0C45">
        <w:rPr>
          <w:rFonts w:ascii="Corbel" w:eastAsia="MS Mincho" w:hAnsi="Corbel" w:cs="Times New Roman"/>
          <w:i/>
          <w:sz w:val="23"/>
          <w:szCs w:val="23"/>
          <w14:numForm w14:val="lining"/>
        </w:rPr>
        <w:t>, Milchleistung und Milchinhaltsstoffe sowie Protein-</w:t>
      </w:r>
      <w:r w:rsidR="00A03A0A">
        <w:rPr>
          <w:rFonts w:ascii="Corbel" w:eastAsia="MS Mincho" w:hAnsi="Corbel" w:cs="Times New Roman"/>
          <w:i/>
          <w:sz w:val="23"/>
          <w:szCs w:val="23"/>
          <w14:numForm w14:val="lining"/>
        </w:rPr>
        <w:t xml:space="preserve"> und </w:t>
      </w:r>
      <w:r w:rsidR="00BA0C45">
        <w:rPr>
          <w:rFonts w:ascii="Corbel" w:eastAsia="MS Mincho" w:hAnsi="Corbel" w:cs="Times New Roman"/>
          <w:i/>
          <w:sz w:val="23"/>
          <w:szCs w:val="23"/>
          <w14:numForm w14:val="lining"/>
        </w:rPr>
        <w:t>Energiebilanz</w:t>
      </w:r>
      <w:r w:rsidR="009F1736">
        <w:rPr>
          <w:rFonts w:ascii="Corbel" w:eastAsia="MS Mincho" w:hAnsi="Corbel" w:cs="Times New Roman"/>
          <w:i/>
          <w:sz w:val="23"/>
          <w:szCs w:val="23"/>
          <w14:numForm w14:val="lining"/>
        </w:rPr>
        <w:t xml:space="preserve"> (Vergleich der Gruppen SN, SM, SH und WN)</w:t>
      </w:r>
    </w:p>
    <w:p w:rsidR="0057602C" w:rsidRDefault="00B11CC0" w:rsidP="001B6678">
      <w:pPr>
        <w:spacing w:before="240" w:after="240" w:line="240" w:lineRule="auto"/>
        <w:ind w:left="1134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Als fixe Effekte gingen dabei Gruppe, Rasse, Laktations-Zahl und Durchgang in das Modell ein</w:t>
      </w:r>
      <w:r w:rsidR="00295D24" w:rsidRPr="004D74DB">
        <w:rPr>
          <w:rFonts w:ascii="Corbel" w:eastAsia="MS Mincho" w:hAnsi="Corbel" w:cs="Times New Roman"/>
          <w:sz w:val="23"/>
          <w:szCs w:val="23"/>
          <w14:numForm w14:val="lining"/>
        </w:rPr>
        <w:t>.</w:t>
      </w:r>
      <w:r w:rsidR="007864EE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</w:p>
    <w:p w:rsidR="0057602C" w:rsidRPr="0057602C" w:rsidRDefault="0057602C" w:rsidP="001B6678">
      <w:pPr>
        <w:pStyle w:val="Listenabsatz"/>
        <w:numPr>
          <w:ilvl w:val="0"/>
          <w:numId w:val="6"/>
        </w:numPr>
        <w:spacing w:before="240" w:after="240" w:line="240" w:lineRule="auto"/>
        <w:ind w:left="1134"/>
        <w:jc w:val="both"/>
        <w:rPr>
          <w:rFonts w:ascii="Corbel" w:eastAsia="MS Mincho" w:hAnsi="Corbel" w:cs="Times New Roman"/>
          <w:i/>
          <w:sz w:val="23"/>
          <w:szCs w:val="23"/>
          <w14:numForm w14:val="lining"/>
        </w:rPr>
      </w:pPr>
      <w:r w:rsidRPr="0057602C">
        <w:rPr>
          <w:rFonts w:ascii="Corbel" w:eastAsia="MS Mincho" w:hAnsi="Corbel" w:cs="Times New Roman"/>
          <w:i/>
          <w:sz w:val="23"/>
          <w:szCs w:val="23"/>
          <w14:numForm w14:val="lining"/>
        </w:rPr>
        <w:t>Auswirkungen einer unterschiedlichen Kraftfuttergabe auf die Kot-Ausscheidungen bei Stallhaltung</w:t>
      </w:r>
      <w:r w:rsidR="009F1736">
        <w:rPr>
          <w:rFonts w:ascii="Corbel" w:eastAsia="MS Mincho" w:hAnsi="Corbel" w:cs="Times New Roman"/>
          <w:i/>
          <w:sz w:val="23"/>
          <w:szCs w:val="23"/>
          <w14:numForm w14:val="lining"/>
        </w:rPr>
        <w:t xml:space="preserve"> (Vergleich der Gruppen SN, SM und SH)</w:t>
      </w:r>
    </w:p>
    <w:p w:rsidR="00790F40" w:rsidRDefault="00790F40" w:rsidP="001B6678">
      <w:pPr>
        <w:spacing w:before="240" w:after="240" w:line="240" w:lineRule="auto"/>
        <w:ind w:left="1134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Rasse, Laktations-Zahl </w:t>
      </w:r>
      <w:r w:rsidR="00676410">
        <w:rPr>
          <w:rFonts w:ascii="Corbel" w:eastAsia="MS Mincho" w:hAnsi="Corbel" w:cs="Times New Roman"/>
          <w:sz w:val="23"/>
          <w:szCs w:val="23"/>
          <w14:numForm w14:val="lining"/>
        </w:rPr>
        <w:t xml:space="preserve">und Durchgang </w:t>
      </w:r>
      <w:r w:rsidR="00602E0E">
        <w:rPr>
          <w:rFonts w:ascii="Corbel" w:eastAsia="MS Mincho" w:hAnsi="Corbel" w:cs="Times New Roman"/>
          <w:sz w:val="23"/>
          <w:szCs w:val="23"/>
          <w14:numForm w14:val="lining"/>
        </w:rPr>
        <w:t>dienten als fixe Effekte</w:t>
      </w:r>
      <w:r w:rsidR="00C41733">
        <w:rPr>
          <w:rFonts w:ascii="Corbel" w:eastAsia="MS Mincho" w:hAnsi="Corbel" w:cs="Times New Roman"/>
          <w:sz w:val="23"/>
          <w:szCs w:val="23"/>
          <w14:numForm w14:val="lining"/>
        </w:rPr>
        <w:t>.</w:t>
      </w:r>
      <w:r w:rsidR="004409B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602E0E">
        <w:rPr>
          <w:rFonts w:ascii="Corbel" w:eastAsia="MS Mincho" w:hAnsi="Corbel" w:cs="Times New Roman"/>
          <w:sz w:val="23"/>
          <w:szCs w:val="23"/>
          <w14:numForm w14:val="lining"/>
        </w:rPr>
        <w:t>Der</w:t>
      </w:r>
      <w:r w:rsidR="004409BB">
        <w:rPr>
          <w:rFonts w:ascii="Corbel" w:eastAsia="MS Mincho" w:hAnsi="Corbel" w:cs="Times New Roman"/>
          <w:sz w:val="23"/>
          <w:szCs w:val="23"/>
          <w14:numForm w14:val="lining"/>
        </w:rPr>
        <w:t xml:space="preserve"> Kraftfutteranteil </w:t>
      </w:r>
      <w:r w:rsidR="00A03A0A">
        <w:rPr>
          <w:rFonts w:ascii="Corbel" w:eastAsia="MS Mincho" w:hAnsi="Corbel" w:cs="Times New Roman"/>
          <w:sz w:val="23"/>
          <w:szCs w:val="23"/>
          <w14:numForm w14:val="lining"/>
        </w:rPr>
        <w:t>wurde einmal als fixer und einmal als kontinuierlicher Effekt getestet (Kraftfutterklassen bzw. tatsächlicher Kraftfutteranteil in der Ration)</w:t>
      </w:r>
      <w:r w:rsidR="007A4D5D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57602C">
        <w:rPr>
          <w:rFonts w:ascii="Corbel" w:eastAsia="MS Mincho" w:hAnsi="Corbel" w:cs="Times New Roman"/>
          <w:sz w:val="23"/>
          <w:szCs w:val="23"/>
          <w14:numForm w14:val="lining"/>
        </w:rPr>
        <w:t xml:space="preserve">Um speziell den Einfluss des Kraftfutteranteils auf die Fraktionen der Kot-Siebung zu untersuchen, wurde auch ein Futteraufnahme-Parameter </w:t>
      </w:r>
      <w:r w:rsidR="00676410">
        <w:rPr>
          <w:rFonts w:ascii="Corbel" w:eastAsia="MS Mincho" w:hAnsi="Corbel" w:cs="Times New Roman"/>
          <w:sz w:val="23"/>
          <w:szCs w:val="23"/>
          <w14:numForm w14:val="lining"/>
        </w:rPr>
        <w:t xml:space="preserve">als Co-Variable </w:t>
      </w:r>
      <w:r w:rsidR="005869BF">
        <w:rPr>
          <w:rFonts w:ascii="Corbel" w:eastAsia="MS Mincho" w:hAnsi="Corbel" w:cs="Times New Roman"/>
          <w:sz w:val="23"/>
          <w:szCs w:val="23"/>
          <w14:numForm w14:val="lining"/>
        </w:rPr>
        <w:t>in das Modell aufgenommen.</w:t>
      </w:r>
      <w:r w:rsidR="0057602C">
        <w:rPr>
          <w:rFonts w:ascii="Corbel" w:eastAsia="MS Mincho" w:hAnsi="Corbel" w:cs="Times New Roman"/>
          <w:sz w:val="23"/>
          <w:szCs w:val="23"/>
          <w14:numForm w14:val="lining"/>
        </w:rPr>
        <w:t xml:space="preserve"> Anhand von Modell-Parametern wurde entschieden, die Grundfutteraufnahme zu verw</w:t>
      </w:r>
      <w:r w:rsidR="00676410">
        <w:rPr>
          <w:rFonts w:ascii="Corbel" w:eastAsia="MS Mincho" w:hAnsi="Corbel" w:cs="Times New Roman"/>
          <w:sz w:val="23"/>
          <w:szCs w:val="23"/>
          <w14:numForm w14:val="lining"/>
        </w:rPr>
        <w:t xml:space="preserve">enden, ebenso wie 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>den</w:t>
      </w:r>
      <w:r w:rsidR="00676410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57602C">
        <w:rPr>
          <w:rFonts w:ascii="Corbel" w:eastAsia="MS Mincho" w:hAnsi="Corbel" w:cs="Times New Roman"/>
          <w:sz w:val="23"/>
          <w:szCs w:val="23"/>
          <w14:numForm w14:val="lining"/>
        </w:rPr>
        <w:t>Kot-Trockenmassegehalt</w:t>
      </w:r>
      <w:r w:rsidR="007B2C4E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</w:p>
    <w:p w:rsidR="0057602C" w:rsidRPr="0057602C" w:rsidRDefault="0057602C" w:rsidP="001B6678">
      <w:pPr>
        <w:pStyle w:val="Listenabsatz"/>
        <w:numPr>
          <w:ilvl w:val="0"/>
          <w:numId w:val="6"/>
        </w:numPr>
        <w:spacing w:before="240" w:after="240" w:line="240" w:lineRule="auto"/>
        <w:ind w:left="1134"/>
        <w:jc w:val="both"/>
        <w:rPr>
          <w:rFonts w:ascii="Corbel" w:eastAsia="MS Mincho" w:hAnsi="Corbel" w:cs="Times New Roman"/>
          <w:i/>
          <w:sz w:val="23"/>
          <w:szCs w:val="23"/>
          <w14:numForm w14:val="lining"/>
        </w:rPr>
      </w:pPr>
      <w:r w:rsidRPr="0057602C">
        <w:rPr>
          <w:rFonts w:ascii="Corbel" w:eastAsia="MS Mincho" w:hAnsi="Corbel" w:cs="Times New Roman"/>
          <w:i/>
          <w:sz w:val="23"/>
          <w:szCs w:val="23"/>
          <w14:numForm w14:val="lining"/>
        </w:rPr>
        <w:t>Einfluss von Stallhaltung vs. Weidehaltung auf die Kot-Ausscheidungen</w:t>
      </w:r>
      <w:r w:rsidR="009F1736">
        <w:rPr>
          <w:rFonts w:ascii="Corbel" w:eastAsia="MS Mincho" w:hAnsi="Corbel" w:cs="Times New Roman"/>
          <w:i/>
          <w:sz w:val="23"/>
          <w:szCs w:val="23"/>
          <w14:numForm w14:val="lining"/>
        </w:rPr>
        <w:t xml:space="preserve"> (Vergleich der Gruppen SN und WN)</w:t>
      </w:r>
    </w:p>
    <w:p w:rsidR="00184ED5" w:rsidRDefault="00184ED5" w:rsidP="001B6678">
      <w:pPr>
        <w:spacing w:before="240" w:after="240" w:line="240" w:lineRule="auto"/>
        <w:ind w:left="1134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Für die Auswertung des Systemvergleiches (SN vs. WN) </w:t>
      </w:r>
      <w:r w:rsidR="00602E0E">
        <w:rPr>
          <w:rFonts w:ascii="Corbel" w:eastAsia="MS Mincho" w:hAnsi="Corbel" w:cs="Times New Roman"/>
          <w:sz w:val="23"/>
          <w:szCs w:val="23"/>
          <w14:numForm w14:val="lining"/>
        </w:rPr>
        <w:t>wurde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Gruppe, Rasse, Laktations-Zahl und Durchgang</w:t>
      </w:r>
      <w:r w:rsidR="0057602C">
        <w:rPr>
          <w:rFonts w:ascii="Corbel" w:eastAsia="MS Mincho" w:hAnsi="Corbel" w:cs="Times New Roman"/>
          <w:sz w:val="23"/>
          <w:szCs w:val="23"/>
          <w14:numForm w14:val="lining"/>
        </w:rPr>
        <w:t xml:space="preserve"> als fixe Effekte</w:t>
      </w:r>
      <w:r w:rsidR="00602E0E">
        <w:rPr>
          <w:rFonts w:ascii="Corbel" w:eastAsia="MS Mincho" w:hAnsi="Corbel" w:cs="Times New Roman"/>
          <w:sz w:val="23"/>
          <w:szCs w:val="23"/>
          <w14:numForm w14:val="lining"/>
        </w:rPr>
        <w:t xml:space="preserve"> verwendet</w:t>
      </w:r>
      <w:r w:rsidR="0057602C">
        <w:rPr>
          <w:rFonts w:ascii="Corbel" w:eastAsia="MS Mincho" w:hAnsi="Corbel" w:cs="Times New Roman"/>
          <w:sz w:val="23"/>
          <w:szCs w:val="23"/>
          <w14:numForm w14:val="lining"/>
        </w:rPr>
        <w:t>. D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ie Grundfutteraufnahme</w:t>
      </w:r>
      <w:r w:rsidR="00676410">
        <w:rPr>
          <w:rFonts w:ascii="Corbel" w:eastAsia="MS Mincho" w:hAnsi="Corbel" w:cs="Times New Roman"/>
          <w:sz w:val="23"/>
          <w:szCs w:val="23"/>
          <w14:numForm w14:val="lining"/>
        </w:rPr>
        <w:t>, der Kraftfutteranteil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sowie die Kot-Trockenmasse </w:t>
      </w:r>
      <w:r w:rsidR="00676410">
        <w:rPr>
          <w:rFonts w:ascii="Corbel" w:eastAsia="MS Mincho" w:hAnsi="Corbel" w:cs="Times New Roman"/>
          <w:sz w:val="23"/>
          <w:szCs w:val="23"/>
          <w14:numForm w14:val="lining"/>
        </w:rPr>
        <w:t xml:space="preserve">dienten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als Co-Faktoren.</w:t>
      </w:r>
    </w:p>
    <w:p w:rsidR="00826A43" w:rsidRPr="004D74DB" w:rsidRDefault="0000693D" w:rsidP="001B6678">
      <w:pPr>
        <w:keepNext/>
        <w:spacing w:before="240" w:after="240" w:line="240" w:lineRule="auto"/>
        <w:ind w:left="567"/>
        <w:jc w:val="both"/>
        <w:outlineLvl w:val="1"/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3</w:t>
      </w:r>
      <w:r w:rsidR="00571195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 xml:space="preserve"> </w:t>
      </w:r>
      <w:r w:rsidR="00826A43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Ergebnisse</w:t>
      </w:r>
    </w:p>
    <w:p w:rsidR="00AF51BA" w:rsidRPr="004D74DB" w:rsidRDefault="0000693D" w:rsidP="001B6678">
      <w:pPr>
        <w:keepNext/>
        <w:spacing w:before="240" w:after="240" w:line="240" w:lineRule="auto"/>
        <w:ind w:left="567"/>
        <w:jc w:val="both"/>
        <w:outlineLvl w:val="2"/>
        <w:rPr>
          <w:rFonts w:ascii="Corbel" w:eastAsia="MS Mincho" w:hAnsi="Corbel" w:cs="Times New Roman"/>
          <w:b/>
          <w:bCs/>
          <w:sz w:val="24"/>
          <w14:numForm w14:val="lining"/>
        </w:rPr>
      </w:pPr>
      <w:r w:rsidRPr="004D74DB">
        <w:rPr>
          <w:rFonts w:ascii="Corbel" w:eastAsia="MS Mincho" w:hAnsi="Corbel" w:cs="Times New Roman"/>
          <w:b/>
          <w:bCs/>
          <w:sz w:val="24"/>
          <w14:numForm w14:val="lining"/>
        </w:rPr>
        <w:t>3</w:t>
      </w:r>
      <w:r w:rsidR="00571195" w:rsidRPr="004D74DB">
        <w:rPr>
          <w:rFonts w:ascii="Corbel" w:eastAsia="MS Mincho" w:hAnsi="Corbel" w:cs="Times New Roman"/>
          <w:b/>
          <w:bCs/>
          <w:sz w:val="24"/>
          <w14:numForm w14:val="lining"/>
        </w:rPr>
        <w:t xml:space="preserve">.1 </w:t>
      </w:r>
      <w:r w:rsidR="00AF51BA" w:rsidRPr="004D74DB">
        <w:rPr>
          <w:rFonts w:ascii="Corbel" w:eastAsia="MS Mincho" w:hAnsi="Corbel" w:cs="Times New Roman"/>
          <w:b/>
          <w:bCs/>
          <w:sz w:val="24"/>
          <w14:numForm w14:val="lining"/>
        </w:rPr>
        <w:t>Tier</w:t>
      </w:r>
      <w:r w:rsidR="00C32ED0">
        <w:rPr>
          <w:rFonts w:ascii="Corbel" w:eastAsia="MS Mincho" w:hAnsi="Corbel" w:cs="Times New Roman"/>
          <w:b/>
          <w:bCs/>
          <w:sz w:val="24"/>
          <w14:numForm w14:val="lining"/>
        </w:rPr>
        <w:t>spezifische Parameter</w:t>
      </w:r>
      <w:r w:rsidR="00AF51BA" w:rsidRPr="004D74DB">
        <w:rPr>
          <w:rFonts w:ascii="Corbel" w:eastAsia="MS Mincho" w:hAnsi="Corbel" w:cs="Times New Roman"/>
          <w:b/>
          <w:bCs/>
          <w:sz w:val="24"/>
          <w14:numForm w14:val="lining"/>
        </w:rPr>
        <w:t xml:space="preserve"> und Milchleistung</w:t>
      </w:r>
    </w:p>
    <w:p w:rsidR="006E3989" w:rsidRPr="004D74DB" w:rsidRDefault="008C69B5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>Die Ergebnisse der tierspezi</w:t>
      </w:r>
      <w:r w:rsidR="006E3989" w:rsidRPr="004D74DB">
        <w:rPr>
          <w:rFonts w:ascii="Corbel" w:eastAsia="MS Mincho" w:hAnsi="Corbel" w:cs="Times New Roman"/>
          <w:sz w:val="23"/>
          <w:szCs w:val="23"/>
          <w14:numForm w14:val="lining"/>
        </w:rPr>
        <w:t>fischen Parameter und die der Milchleistung</w:t>
      </w:r>
      <w:r w:rsidR="00164BCB" w:rsidRPr="004D74DB">
        <w:rPr>
          <w:rFonts w:ascii="Corbel" w:eastAsia="MS Mincho" w:hAnsi="Corbel" w:cs="Times New Roman"/>
          <w:sz w:val="23"/>
          <w:szCs w:val="23"/>
          <w14:numForm w14:val="lining"/>
        </w:rPr>
        <w:t>sdaten</w:t>
      </w:r>
      <w:r w:rsidR="006E398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sind in Tabelle </w:t>
      </w:r>
      <w:r w:rsidR="007C737D" w:rsidRPr="004D74DB">
        <w:rPr>
          <w:rFonts w:ascii="Corbel" w:eastAsia="MS Mincho" w:hAnsi="Corbel" w:cs="Times New Roman"/>
          <w:sz w:val="23"/>
          <w:szCs w:val="23"/>
          <w14:numForm w14:val="lining"/>
        </w:rPr>
        <w:t>3</w:t>
      </w:r>
      <w:r w:rsidR="006E398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dargestellt.</w:t>
      </w:r>
    </w:p>
    <w:p w:rsidR="00F04E66" w:rsidRDefault="00AF51BA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Die durchschnittliche</w:t>
      </w:r>
      <w:r w:rsidR="006E398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Lebendmasse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der Gruppe S</w:t>
      </w:r>
      <w:r w:rsidR="00790F40">
        <w:rPr>
          <w:rFonts w:ascii="Corbel" w:eastAsia="MS Mincho" w:hAnsi="Corbel" w:cs="Times New Roman"/>
          <w:sz w:val="23"/>
          <w:szCs w:val="23"/>
          <w14:numForm w14:val="lining"/>
        </w:rPr>
        <w:t>H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etrug 748 kg und war damit signifikant höher als in den Vergleichsvarianten (667, 695 und 667 kg in den Gruppen S</w:t>
      </w:r>
      <w:r w:rsidR="00790F40">
        <w:rPr>
          <w:rFonts w:ascii="Corbel" w:eastAsia="MS Mincho" w:hAnsi="Corbel" w:cs="Times New Roman"/>
          <w:sz w:val="23"/>
          <w:szCs w:val="23"/>
          <w14:numForm w14:val="lining"/>
        </w:rPr>
        <w:t>N, SM und W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). Der Laktationstag lag im Mittel bei 222 und zeigte keinen Unterschied zwischen den Gruppen. Die signifikant höchste Milchleistung</w:t>
      </w:r>
      <w:r w:rsidR="00790F40">
        <w:rPr>
          <w:rFonts w:ascii="Corbel" w:eastAsia="MS Mincho" w:hAnsi="Corbel" w:cs="Times New Roman"/>
          <w:sz w:val="23"/>
          <w:szCs w:val="23"/>
          <w14:numForm w14:val="lining"/>
        </w:rPr>
        <w:t xml:space="preserve"> wurde in den Gruppen SM und SH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rzielt (16.9, 23.2, 25.0 u</w:t>
      </w:r>
      <w:r w:rsidR="00790F40">
        <w:rPr>
          <w:rFonts w:ascii="Corbel" w:eastAsia="MS Mincho" w:hAnsi="Corbel" w:cs="Times New Roman"/>
          <w:sz w:val="23"/>
          <w:szCs w:val="23"/>
          <w14:numForm w14:val="lining"/>
        </w:rPr>
        <w:t>nd 19.9 kg ECM in den Gruppen SN, SM, SH und W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). Der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 xml:space="preserve"> signifikant</w:t>
      </w:r>
      <w:r w:rsidR="006C5A40">
        <w:rPr>
          <w:rFonts w:ascii="Corbel" w:eastAsia="MS Mincho" w:hAnsi="Corbel" w:cs="Times New Roman"/>
          <w:sz w:val="23"/>
          <w:szCs w:val="23"/>
          <w14:numForm w14:val="lining"/>
        </w:rPr>
        <w:t xml:space="preserve"> höchste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Milch-Harnstoffgehalt war mit 28,9 mg/</w:t>
      </w:r>
      <w:r w:rsidR="006C5A40">
        <w:rPr>
          <w:rFonts w:ascii="Corbel" w:eastAsia="MS Mincho" w:hAnsi="Corbel" w:cs="Times New Roman"/>
          <w:sz w:val="23"/>
          <w:szCs w:val="23"/>
          <w14:numForm w14:val="lining"/>
        </w:rPr>
        <w:t xml:space="preserve">100 </w:t>
      </w:r>
      <w:r w:rsidR="00790F40">
        <w:rPr>
          <w:rFonts w:ascii="Corbel" w:eastAsia="MS Mincho" w:hAnsi="Corbel" w:cs="Times New Roman"/>
          <w:sz w:val="23"/>
          <w:szCs w:val="23"/>
          <w14:numForm w14:val="lining"/>
        </w:rPr>
        <w:t>ml in der Gruppe W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>zu finde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.</w:t>
      </w:r>
      <w:r w:rsidR="00FD7089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</w:p>
    <w:p w:rsidR="00433542" w:rsidRDefault="00433542" w:rsidP="001B6678">
      <w:pPr>
        <w:keepNext/>
        <w:spacing w:before="240" w:after="240" w:line="240" w:lineRule="auto"/>
        <w:ind w:left="567"/>
        <w:jc w:val="both"/>
        <w:outlineLvl w:val="2"/>
        <w:rPr>
          <w:rFonts w:ascii="Corbel" w:eastAsia="MS Mincho" w:hAnsi="Corbel" w:cs="Times New Roman"/>
          <w:b/>
          <w:bCs/>
          <w:sz w:val="24"/>
          <w14:numForm w14:val="lining"/>
        </w:rPr>
      </w:pPr>
      <w:r w:rsidRPr="004D74DB">
        <w:rPr>
          <w:rFonts w:ascii="Corbel" w:eastAsia="MS Mincho" w:hAnsi="Corbel" w:cs="Times New Roman"/>
          <w:b/>
          <w:bCs/>
          <w:sz w:val="24"/>
          <w14:numForm w14:val="lining"/>
        </w:rPr>
        <w:lastRenderedPageBreak/>
        <w:t xml:space="preserve">3.2 </w:t>
      </w:r>
      <w:r w:rsidR="002143E1">
        <w:rPr>
          <w:rFonts w:ascii="Corbel" w:eastAsia="MS Mincho" w:hAnsi="Corbel" w:cs="Times New Roman"/>
          <w:b/>
          <w:bCs/>
          <w:sz w:val="24"/>
          <w14:numForm w14:val="lining"/>
        </w:rPr>
        <w:t xml:space="preserve">Einfluss des </w:t>
      </w:r>
      <w:r>
        <w:rPr>
          <w:rFonts w:ascii="Corbel" w:eastAsia="MS Mincho" w:hAnsi="Corbel" w:cs="Times New Roman"/>
          <w:b/>
          <w:bCs/>
          <w:sz w:val="24"/>
          <w14:numForm w14:val="lining"/>
        </w:rPr>
        <w:t>Kraftfutter</w:t>
      </w:r>
      <w:r w:rsidR="002143E1">
        <w:rPr>
          <w:rFonts w:ascii="Corbel" w:eastAsia="MS Mincho" w:hAnsi="Corbel" w:cs="Times New Roman"/>
          <w:b/>
          <w:bCs/>
          <w:sz w:val="24"/>
          <w14:numForm w14:val="lining"/>
        </w:rPr>
        <w:t>anteils in der</w:t>
      </w:r>
      <w:r>
        <w:rPr>
          <w:rFonts w:ascii="Corbel" w:eastAsia="MS Mincho" w:hAnsi="Corbel" w:cs="Times New Roman"/>
          <w:b/>
          <w:bCs/>
          <w:sz w:val="24"/>
          <w14:numForm w14:val="lining"/>
        </w:rPr>
        <w:t xml:space="preserve"> Stallration</w:t>
      </w:r>
      <w:r w:rsidR="002143E1">
        <w:rPr>
          <w:rFonts w:ascii="Corbel" w:eastAsia="MS Mincho" w:hAnsi="Corbel" w:cs="Times New Roman"/>
          <w:b/>
          <w:bCs/>
          <w:sz w:val="24"/>
          <w14:numForm w14:val="lining"/>
        </w:rPr>
        <w:t xml:space="preserve"> auf Futteraufnahme und Kot-Ausscheidung</w:t>
      </w:r>
    </w:p>
    <w:p w:rsidR="007B2C4E" w:rsidRPr="007B2C4E" w:rsidRDefault="00D92E69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bCs/>
          <w:sz w:val="24"/>
          <w14:numForm w14:val="lining"/>
        </w:rPr>
      </w:pPr>
      <w:r>
        <w:rPr>
          <w:rFonts w:ascii="Corbel" w:eastAsia="MS Mincho" w:hAnsi="Corbel" w:cs="Times New Roman"/>
          <w:noProof/>
          <w:sz w:val="23"/>
          <w:szCs w:val="23"/>
          <w:lang w:eastAsia="de-DE"/>
        </w:rPr>
        <w:drawing>
          <wp:anchor distT="0" distB="0" distL="114300" distR="114300" simplePos="0" relativeHeight="251678720" behindDoc="1" locked="0" layoutInCell="1" allowOverlap="1" wp14:anchorId="2DC5CFCD">
            <wp:simplePos x="0" y="0"/>
            <wp:positionH relativeFrom="margin">
              <wp:posOffset>394307</wp:posOffset>
            </wp:positionH>
            <wp:positionV relativeFrom="paragraph">
              <wp:posOffset>1655527</wp:posOffset>
            </wp:positionV>
            <wp:extent cx="5644515" cy="4030980"/>
            <wp:effectExtent l="0" t="0" r="0" b="0"/>
            <wp:wrapSquare wrapText="bothSides"/>
            <wp:docPr id="36" name="Grafik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880"/>
                    <a:stretch/>
                  </pic:blipFill>
                  <pic:spPr bwMode="auto">
                    <a:xfrm>
                      <a:off x="0" y="0"/>
                      <a:ext cx="5644515" cy="4030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B2C4E">
        <w:rPr>
          <w:rFonts w:ascii="Corbel" w:eastAsia="MS Mincho" w:hAnsi="Corbel" w:cs="Times New Roman"/>
          <w:sz w:val="23"/>
          <w:szCs w:val="23"/>
          <w14:numForm w14:val="lining"/>
        </w:rPr>
        <w:t xml:space="preserve">Der Nährstoff- und Energiegehalt </w:t>
      </w:r>
      <w:r w:rsidR="00433542">
        <w:rPr>
          <w:rFonts w:ascii="Corbel" w:eastAsia="MS Mincho" w:hAnsi="Corbel" w:cs="Times New Roman"/>
          <w:sz w:val="23"/>
          <w:szCs w:val="23"/>
          <w14:numForm w14:val="lining"/>
        </w:rPr>
        <w:t>von</w:t>
      </w:r>
      <w:r w:rsidR="007B2C4E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>Grassila</w:t>
      </w:r>
      <w:r w:rsidR="00433542">
        <w:rPr>
          <w:rFonts w:ascii="Corbel" w:eastAsia="MS Mincho" w:hAnsi="Corbel" w:cs="Times New Roman"/>
          <w:sz w:val="23"/>
          <w:szCs w:val="23"/>
          <w14:numForm w14:val="lining"/>
        </w:rPr>
        <w:t xml:space="preserve">ge, Maissilage, Heu, Mischration und Kraftfutter ist in Tabelle 4 ersichtlich. </w:t>
      </w:r>
      <w:r w:rsidR="006C5B00">
        <w:rPr>
          <w:rFonts w:ascii="Corbel" w:eastAsia="MS Mincho" w:hAnsi="Corbel" w:cs="Times New Roman"/>
          <w:sz w:val="23"/>
          <w:szCs w:val="23"/>
          <w14:numForm w14:val="lining"/>
        </w:rPr>
        <w:t>Die</w:t>
      </w:r>
      <w:r w:rsidR="00433542">
        <w:rPr>
          <w:rFonts w:ascii="Corbel" w:eastAsia="MS Mincho" w:hAnsi="Corbel" w:cs="Times New Roman"/>
          <w:sz w:val="23"/>
          <w:szCs w:val="23"/>
          <w14:numForm w14:val="lining"/>
        </w:rPr>
        <w:t xml:space="preserve"> Grundfutter</w:t>
      </w:r>
      <w:r w:rsidR="006C5B00">
        <w:rPr>
          <w:rFonts w:ascii="Corbel" w:eastAsia="MS Mincho" w:hAnsi="Corbel" w:cs="Times New Roman"/>
          <w:sz w:val="23"/>
          <w:szCs w:val="23"/>
          <w14:numForm w14:val="lining"/>
        </w:rPr>
        <w:t>mischung der</w:t>
      </w:r>
      <w:r w:rsidR="00433542">
        <w:rPr>
          <w:rFonts w:ascii="Corbel" w:eastAsia="MS Mincho" w:hAnsi="Corbel" w:cs="Times New Roman"/>
          <w:sz w:val="23"/>
          <w:szCs w:val="23"/>
          <w14:numForm w14:val="lining"/>
        </w:rPr>
        <w:t xml:space="preserve"> Stall</w:t>
      </w:r>
      <w:r w:rsidR="006C5B00">
        <w:rPr>
          <w:rFonts w:ascii="Corbel" w:eastAsia="MS Mincho" w:hAnsi="Corbel" w:cs="Times New Roman"/>
          <w:sz w:val="23"/>
          <w:szCs w:val="23"/>
          <w14:numForm w14:val="lining"/>
        </w:rPr>
        <w:t>gruppen</w:t>
      </w:r>
      <w:r w:rsidR="00433542">
        <w:rPr>
          <w:rFonts w:ascii="Corbel" w:eastAsia="MS Mincho" w:hAnsi="Corbel" w:cs="Times New Roman"/>
          <w:sz w:val="23"/>
          <w:szCs w:val="23"/>
          <w14:numForm w14:val="lining"/>
        </w:rPr>
        <w:t xml:space="preserve"> bestand zu 40 % aus Grassilage und zu je 30 % aus Heu und Maissilage und hatte einen Proteingehalt von 128 g/kg TM mit einem Energiegehalt von 9,9 MJ ME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>/kg TM</w:t>
      </w:r>
      <w:r w:rsidR="00433542">
        <w:rPr>
          <w:rFonts w:ascii="Corbel" w:eastAsia="MS Mincho" w:hAnsi="Corbel" w:cs="Times New Roman"/>
          <w:sz w:val="23"/>
          <w:szCs w:val="23"/>
          <w14:numForm w14:val="lining"/>
        </w:rPr>
        <w:t xml:space="preserve">. Das Kraftfutter </w:t>
      </w:r>
      <w:r w:rsidR="000D075C">
        <w:rPr>
          <w:rFonts w:ascii="Corbel" w:eastAsia="MS Mincho" w:hAnsi="Corbel" w:cs="Times New Roman"/>
          <w:sz w:val="23"/>
          <w:szCs w:val="23"/>
          <w14:numForm w14:val="lining"/>
        </w:rPr>
        <w:t>erreichte</w:t>
      </w:r>
      <w:r w:rsidR="00433542">
        <w:rPr>
          <w:rFonts w:ascii="Corbel" w:eastAsia="MS Mincho" w:hAnsi="Corbel" w:cs="Times New Roman"/>
          <w:sz w:val="23"/>
          <w:szCs w:val="23"/>
          <w14:numForm w14:val="lining"/>
        </w:rPr>
        <w:t xml:space="preserve"> einen Proteingehalt von 203 g/kg TM mit einem Energiegehalt von 12,7 MJ ME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>/kg TM</w:t>
      </w:r>
      <w:r w:rsidR="00574E87">
        <w:rPr>
          <w:rFonts w:ascii="Corbel" w:eastAsia="MS Mincho" w:hAnsi="Corbel" w:cs="Times New Roman"/>
          <w:sz w:val="23"/>
          <w:szCs w:val="23"/>
          <w14:numForm w14:val="lining"/>
        </w:rPr>
        <w:t xml:space="preserve"> (Tabelle 4)</w:t>
      </w:r>
      <w:r w:rsidR="00433542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7B2C4E">
        <w:rPr>
          <w:rFonts w:ascii="Corbel" w:eastAsia="MS Mincho" w:hAnsi="Corbel" w:cs="Times New Roman"/>
          <w:bCs/>
          <w:sz w:val="24"/>
          <w14:numForm w14:val="lining"/>
        </w:rPr>
        <w:t xml:space="preserve">Mit steigendem Kraftfutteranteil </w:t>
      </w:r>
      <w:r w:rsidR="00433542">
        <w:rPr>
          <w:rFonts w:ascii="Corbel" w:eastAsia="MS Mincho" w:hAnsi="Corbel" w:cs="Times New Roman"/>
          <w:bCs/>
          <w:sz w:val="24"/>
          <w14:numForm w14:val="lining"/>
        </w:rPr>
        <w:t xml:space="preserve">in der Ration </w:t>
      </w:r>
      <w:r w:rsidR="003D52F9">
        <w:rPr>
          <w:rFonts w:ascii="Corbel" w:eastAsia="MS Mincho" w:hAnsi="Corbel" w:cs="Times New Roman"/>
          <w:bCs/>
          <w:sz w:val="24"/>
          <w14:numForm w14:val="lining"/>
        </w:rPr>
        <w:t>stieg die Konzentration an Rohprotein (XP) und Nicht-Faser-Kohlenhydrate</w:t>
      </w:r>
      <w:r w:rsidR="00C32ED0">
        <w:rPr>
          <w:rFonts w:ascii="Corbel" w:eastAsia="MS Mincho" w:hAnsi="Corbel" w:cs="Times New Roman"/>
          <w:bCs/>
          <w:sz w:val="24"/>
          <w14:numForm w14:val="lining"/>
        </w:rPr>
        <w:t>n</w:t>
      </w:r>
      <w:r w:rsidR="003D52F9">
        <w:rPr>
          <w:rFonts w:ascii="Corbel" w:eastAsia="MS Mincho" w:hAnsi="Corbel" w:cs="Times New Roman"/>
          <w:bCs/>
          <w:sz w:val="24"/>
          <w14:numForm w14:val="lining"/>
        </w:rPr>
        <w:t xml:space="preserve"> (NFC)</w:t>
      </w:r>
      <w:r w:rsidR="006F3EA8">
        <w:rPr>
          <w:rFonts w:ascii="Corbel" w:eastAsia="MS Mincho" w:hAnsi="Corbel" w:cs="Times New Roman"/>
          <w:bCs/>
          <w:sz w:val="24"/>
          <w14:numForm w14:val="lining"/>
        </w:rPr>
        <w:t xml:space="preserve"> signifikant an</w:t>
      </w:r>
      <w:r w:rsidR="003D52F9">
        <w:rPr>
          <w:rFonts w:ascii="Corbel" w:eastAsia="MS Mincho" w:hAnsi="Corbel" w:cs="Times New Roman"/>
          <w:bCs/>
          <w:sz w:val="24"/>
          <w14:numForm w14:val="lining"/>
        </w:rPr>
        <w:t>, ebenso wie die Energiekonzentra</w:t>
      </w:r>
      <w:r w:rsidR="006F3EA8">
        <w:rPr>
          <w:rFonts w:ascii="Corbel" w:eastAsia="MS Mincho" w:hAnsi="Corbel" w:cs="Times New Roman"/>
          <w:bCs/>
          <w:sz w:val="24"/>
          <w14:numForm w14:val="lining"/>
        </w:rPr>
        <w:t>t</w:t>
      </w:r>
      <w:r w:rsidR="003D52F9">
        <w:rPr>
          <w:rFonts w:ascii="Corbel" w:eastAsia="MS Mincho" w:hAnsi="Corbel" w:cs="Times New Roman"/>
          <w:bCs/>
          <w:sz w:val="24"/>
          <w14:numForm w14:val="lining"/>
        </w:rPr>
        <w:t>ion (MJ NEL)</w:t>
      </w:r>
      <w:r w:rsidR="006F3EA8">
        <w:rPr>
          <w:rFonts w:ascii="Corbel" w:eastAsia="MS Mincho" w:hAnsi="Corbel" w:cs="Times New Roman"/>
          <w:bCs/>
          <w:sz w:val="24"/>
          <w14:numForm w14:val="lining"/>
        </w:rPr>
        <w:t xml:space="preserve">. Demgegenüber verringerte sich </w:t>
      </w:r>
      <w:r w:rsidR="000D075C">
        <w:rPr>
          <w:rFonts w:ascii="Corbel" w:eastAsia="MS Mincho" w:hAnsi="Corbel" w:cs="Times New Roman"/>
          <w:bCs/>
          <w:sz w:val="24"/>
          <w14:numForm w14:val="lining"/>
        </w:rPr>
        <w:t xml:space="preserve">mit steigendem Kraftfutteranteil </w:t>
      </w:r>
      <w:r w:rsidR="006F3EA8">
        <w:rPr>
          <w:rFonts w:ascii="Corbel" w:eastAsia="MS Mincho" w:hAnsi="Corbel" w:cs="Times New Roman"/>
          <w:bCs/>
          <w:sz w:val="24"/>
          <w14:numForm w14:val="lining"/>
        </w:rPr>
        <w:t>die Konzentration an N</w:t>
      </w:r>
      <w:r w:rsidR="00433542">
        <w:rPr>
          <w:rFonts w:ascii="Corbel" w:eastAsia="MS Mincho" w:hAnsi="Corbel" w:cs="Times New Roman"/>
          <w:bCs/>
          <w:sz w:val="24"/>
          <w14:numForm w14:val="lining"/>
        </w:rPr>
        <w:t>eutral-</w:t>
      </w:r>
      <w:proofErr w:type="spellStart"/>
      <w:r w:rsidR="00433542">
        <w:rPr>
          <w:rFonts w:ascii="Corbel" w:eastAsia="MS Mincho" w:hAnsi="Corbel" w:cs="Times New Roman"/>
          <w:bCs/>
          <w:sz w:val="24"/>
          <w14:numForm w14:val="lining"/>
        </w:rPr>
        <w:t>Detergentien</w:t>
      </w:r>
      <w:proofErr w:type="spellEnd"/>
      <w:r w:rsidR="00433542">
        <w:rPr>
          <w:rFonts w:ascii="Corbel" w:eastAsia="MS Mincho" w:hAnsi="Corbel" w:cs="Times New Roman"/>
          <w:bCs/>
          <w:sz w:val="24"/>
          <w14:numForm w14:val="lining"/>
        </w:rPr>
        <w:t xml:space="preserve">-Faser (NDF; </w:t>
      </w:r>
      <w:r w:rsidR="006F3EA8">
        <w:rPr>
          <w:rFonts w:ascii="Corbel" w:eastAsia="MS Mincho" w:hAnsi="Corbel" w:cs="Times New Roman"/>
          <w:bCs/>
          <w:sz w:val="24"/>
          <w14:numForm w14:val="lining"/>
        </w:rPr>
        <w:t xml:space="preserve">Abbildung </w:t>
      </w:r>
      <w:r w:rsidR="00F409E2">
        <w:rPr>
          <w:rFonts w:ascii="Corbel" w:eastAsia="MS Mincho" w:hAnsi="Corbel" w:cs="Times New Roman"/>
          <w:bCs/>
          <w:sz w:val="24"/>
          <w14:numForm w14:val="lining"/>
        </w:rPr>
        <w:t>8</w:t>
      </w:r>
      <w:r w:rsidR="006F3EA8">
        <w:rPr>
          <w:rFonts w:ascii="Corbel" w:eastAsia="MS Mincho" w:hAnsi="Corbel" w:cs="Times New Roman"/>
          <w:bCs/>
          <w:sz w:val="24"/>
          <w14:numForm w14:val="lining"/>
        </w:rPr>
        <w:t>).</w:t>
      </w:r>
    </w:p>
    <w:p w:rsidR="00B019D3" w:rsidRDefault="00F409E2">
      <w:pPr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3AF2AC96" wp14:editId="0AD3D7C1">
                <wp:simplePos x="0" y="0"/>
                <wp:positionH relativeFrom="margin">
                  <wp:align>right</wp:align>
                </wp:positionH>
                <wp:positionV relativeFrom="paragraph">
                  <wp:posOffset>3808730</wp:posOffset>
                </wp:positionV>
                <wp:extent cx="5883910" cy="635"/>
                <wp:effectExtent l="0" t="0" r="2540" b="0"/>
                <wp:wrapSquare wrapText="bothSides"/>
                <wp:docPr id="59" name="Textfeld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839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433542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433542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Abbildung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8</w:t>
                            </w:r>
                            <w:r w:rsidRPr="00433542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: Einfluss von Kraftfutter-Anteil auf XP-, NFC-, Energie- und NDF-Konzentration der Gesamtr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AF2AC96" id="Textfeld 59" o:spid="_x0000_s1034" type="#_x0000_t202" style="position:absolute;margin-left:412.1pt;margin-top:299.9pt;width:463.3pt;height:.05pt;z-index:251703296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" stroked="f">
                <v:textbox style="mso-fit-shape-to-text:t" inset="0,0,0,0">
                  <w:txbxContent>
                    <w:p w:rsidR="00C2490F" w:rsidRPr="00433542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433542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Abbildung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8</w:t>
                      </w:r>
                      <w:r w:rsidRPr="00433542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: Einfluss von Kraftfutter-Anteil auf XP-, NFC-, Energie- und NDF-Konzentration der Gesamtration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B019D3">
        <w:rPr>
          <w:rFonts w:ascii="Corbel" w:eastAsia="MS Mincho" w:hAnsi="Corbel" w:cs="Times New Roman"/>
          <w:sz w:val="23"/>
          <w:szCs w:val="23"/>
          <w14:numForm w14:val="lining"/>
        </w:rPr>
        <w:br w:type="page"/>
      </w:r>
    </w:p>
    <w:p w:rsidR="00790F40" w:rsidRDefault="00351FC9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w:lastRenderedPageBreak/>
        <w:drawing>
          <wp:anchor distT="0" distB="0" distL="114300" distR="114300" simplePos="0" relativeHeight="251726848" behindDoc="1" locked="0" layoutInCell="1" allowOverlap="1" wp14:anchorId="23337424">
            <wp:simplePos x="0" y="0"/>
            <wp:positionH relativeFrom="column">
              <wp:posOffset>-76614</wp:posOffset>
            </wp:positionH>
            <wp:positionV relativeFrom="paragraph">
              <wp:posOffset>578926</wp:posOffset>
            </wp:positionV>
            <wp:extent cx="6854983" cy="2538978"/>
            <wp:effectExtent l="0" t="0" r="0" b="0"/>
            <wp:wrapTopAndBottom/>
            <wp:docPr id="75" name="Grafik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4983" cy="25389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>Die Grundfutteraufnahme zeigte keinen signifikanten Unterschied</w:t>
      </w:r>
      <w:r w:rsidR="000D075C">
        <w:rPr>
          <w:rFonts w:ascii="Corbel" w:eastAsia="MS Mincho" w:hAnsi="Corbel" w:cs="Times New Roman"/>
          <w:sz w:val="23"/>
          <w:szCs w:val="23"/>
          <w14:numForm w14:val="lining"/>
        </w:rPr>
        <w:t xml:space="preserve"> zwischen den Versuchsgruppen (SN, SM und SH)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 xml:space="preserve">. Allerdings wurde mit steigendem Kraftfutteranteil </w:t>
      </w:r>
      <w:r w:rsidR="002143E1">
        <w:rPr>
          <w:rFonts w:ascii="Corbel" w:eastAsia="MS Mincho" w:hAnsi="Corbel" w:cs="Times New Roman"/>
          <w:sz w:val="23"/>
          <w:szCs w:val="23"/>
          <w14:numForm w14:val="lining"/>
        </w:rPr>
        <w:t>ein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 xml:space="preserve"> signifikanter Anstieg der Gesamtfutteraufnahme 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>festgestellt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 xml:space="preserve"> (Abbildung</w:t>
      </w:r>
      <w:r w:rsidR="00F409E2">
        <w:rPr>
          <w:rFonts w:ascii="Corbel" w:eastAsia="MS Mincho" w:hAnsi="Corbel" w:cs="Times New Roman"/>
          <w:sz w:val="23"/>
          <w:szCs w:val="23"/>
          <w14:numForm w14:val="lining"/>
        </w:rPr>
        <w:t xml:space="preserve"> 9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>).</w:t>
      </w:r>
    </w:p>
    <w:p w:rsidR="006F3EA8" w:rsidRDefault="00D92E69" w:rsidP="001B6678">
      <w:pPr>
        <w:spacing w:before="240" w:after="240" w:line="240" w:lineRule="auto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527AA9E3" wp14:editId="46D43990">
                <wp:simplePos x="0" y="0"/>
                <wp:positionH relativeFrom="column">
                  <wp:posOffset>341906</wp:posOffset>
                </wp:positionH>
                <wp:positionV relativeFrom="paragraph">
                  <wp:posOffset>2532850</wp:posOffset>
                </wp:positionV>
                <wp:extent cx="6558915" cy="635"/>
                <wp:effectExtent l="0" t="0" r="0" b="0"/>
                <wp:wrapSquare wrapText="bothSides"/>
                <wp:docPr id="60" name="Textfeld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589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2143E1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2143E1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9</w:t>
                            </w:r>
                            <w:r w:rsidRPr="002143E1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: Einfluss des Kraftfutterniveaus auf die Grundfutter- bzw. Gesamtfutteraufnahm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27AA9E3" id="Textfeld 60" o:spid="_x0000_s1035" type="#_x0000_t202" style="position:absolute;left:0;text-align:left;margin-left:26.9pt;margin-top:199.45pt;width:516.45pt;height:.05pt;z-index:251705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" stroked="f">
                <v:textbox style="mso-fit-shape-to-text:t" inset="0,0,0,0">
                  <w:txbxContent>
                    <w:p w:rsidR="00C2490F" w:rsidRPr="002143E1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2143E1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9</w:t>
                      </w:r>
                      <w:r w:rsidRPr="002143E1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: Einfluss des Kraftfutterniveaus auf die Grundfutter- bzw. Gesamtfutteraufnahm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6F3EA8" w:rsidRDefault="00351FC9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noProof/>
          <w:sz w:val="23"/>
          <w:szCs w:val="23"/>
          <w:lang w:eastAsia="de-DE"/>
        </w:rPr>
        <w:drawing>
          <wp:anchor distT="0" distB="0" distL="114300" distR="114300" simplePos="0" relativeHeight="251725824" behindDoc="1" locked="0" layoutInCell="1" allowOverlap="1" wp14:anchorId="71CCBA9B">
            <wp:simplePos x="0" y="0"/>
            <wp:positionH relativeFrom="margin">
              <wp:align>right</wp:align>
            </wp:positionH>
            <wp:positionV relativeFrom="paragraph">
              <wp:posOffset>1303020</wp:posOffset>
            </wp:positionV>
            <wp:extent cx="6654800" cy="2774950"/>
            <wp:effectExtent l="0" t="0" r="0" b="0"/>
            <wp:wrapTopAndBottom/>
            <wp:docPr id="74" name="Grafik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54800" cy="27749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143E1">
        <w:rPr>
          <w:rFonts w:ascii="Corbel" w:eastAsia="MS Mincho" w:hAnsi="Corbel" w:cs="Times New Roman"/>
          <w:sz w:val="23"/>
          <w:szCs w:val="23"/>
          <w14:numForm w14:val="lining"/>
        </w:rPr>
        <w:t>D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>ie Ergebnisse der Kot-Trockenmasseuntersuchung</w:t>
      </w:r>
      <w:r w:rsidR="000D075C">
        <w:rPr>
          <w:rFonts w:ascii="Corbel" w:eastAsia="MS Mincho" w:hAnsi="Corbel" w:cs="Times New Roman"/>
          <w:sz w:val="23"/>
          <w:szCs w:val="23"/>
          <w14:numForm w14:val="lining"/>
        </w:rPr>
        <w:t xml:space="preserve"> zeigte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 xml:space="preserve"> signifikante Unterschiede zwischen den Versuchsgruppen. Mit steigendem Kraftfutteranteil 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>stieg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 xml:space="preserve"> auch der Kot-Trockenmassegehalt. So lag der Trockenmasseg</w:t>
      </w:r>
      <w:r w:rsidR="000D075C">
        <w:rPr>
          <w:rFonts w:ascii="Corbel" w:eastAsia="MS Mincho" w:hAnsi="Corbel" w:cs="Times New Roman"/>
          <w:sz w:val="23"/>
          <w:szCs w:val="23"/>
          <w14:numForm w14:val="lining"/>
        </w:rPr>
        <w:t>ehalt in der Gruppe SN bei 11 %, was eine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 xml:space="preserve"> Kotkonsistenz von 2 nach 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Skidmore&lt;/Author&gt;&lt;Year&gt;1990&lt;/Year&gt;&lt;RecNum&gt;1427&lt;/RecNum&gt;&lt;DisplayText&gt;SKIDMORE (1990)&lt;/DisplayText&gt;&lt;record&gt;&lt;rec-number&gt;1427&lt;/rec-number&gt;&lt;foreign-keys&gt;&lt;key app="EN" db-id="9vzsfwtfkfefdle29v3vpt5aattzvfvpv5wz" timestamp="1549264661"&gt;1427&lt;/key&gt;&lt;/foreign-keys&gt;&lt;ref-type name="Conference Paper"&gt;47&lt;/ref-type&gt;&lt;contributors&gt;&lt;authors&gt;&lt;author&gt;Skidmore, A.&lt;/author&gt;&lt;/authors&gt;&lt;/contributors&gt;&lt;titles&gt;&lt;title&gt;Beurteilung der Kotkonsistenz&lt;/title&gt;&lt;secondary-title&gt;Herd Health and Production Management in Dairy Production&lt;/secondary-title&gt;&lt;/titles&gt;&lt;pages&gt;250&lt;/pages&gt;&lt;dates&gt;&lt;year&gt;1990&lt;/year&gt;&lt;/dates&gt;&lt;pub-location&gt;Wageningen 1997&lt;/pub-location&gt;&lt;urls&gt;&lt;/urls&gt;&lt;custom1&gt;Kotsiebung&lt;/custom1&gt;&lt;custom2&gt;Stefanie Kiendler&lt;/custom2&gt;&lt;custom3&gt;Tierernaehrung&amp;#xD;Nutztierforschung&amp;#xD;Bibliothek&lt;/custom3&gt;&lt;language&gt;English&lt;/language&gt;&lt;/record&gt;&lt;/Cite&gt;&lt;/EndNote&gt;</w:instrTex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6F3EA8">
        <w:rPr>
          <w:rFonts w:ascii="Corbel" w:eastAsia="MS Mincho" w:hAnsi="Corbel" w:cs="Times New Roman"/>
          <w:noProof/>
          <w:sz w:val="23"/>
          <w:szCs w:val="23"/>
          <w14:numForm w14:val="lining"/>
        </w:rPr>
        <w:t>SKIDMORE (1990)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0D075C">
        <w:rPr>
          <w:rFonts w:ascii="Corbel" w:eastAsia="MS Mincho" w:hAnsi="Corbel" w:cs="Times New Roman"/>
          <w:sz w:val="23"/>
          <w:szCs w:val="23"/>
          <w14:numForm w14:val="lining"/>
        </w:rPr>
        <w:t>bedeutet</w:t>
      </w:r>
      <w:r w:rsidR="006F3EA8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Die Gruppen mit höherem Kraftfutteranteil zeigten signifikant höhere Trockenmassegehalte mit einer Kotkonsistenz von 3 n</w:t>
      </w:r>
      <w:r w:rsidR="00F409E2">
        <w:rPr>
          <w:rFonts w:ascii="Corbel" w:eastAsia="MS Mincho" w:hAnsi="Corbel" w:cs="Times New Roman"/>
          <w:sz w:val="23"/>
          <w:szCs w:val="23"/>
          <w14:numForm w14:val="lining"/>
        </w:rPr>
        <w:t>ach SKIDMORE (1990, Abbildung 10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).</w:t>
      </w:r>
    </w:p>
    <w:p w:rsidR="007A4D5D" w:rsidRDefault="00351FC9" w:rsidP="001B6678">
      <w:pPr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6FF0E727" wp14:editId="07E0C5FF">
                <wp:simplePos x="0" y="0"/>
                <wp:positionH relativeFrom="margin">
                  <wp:align>right</wp:align>
                </wp:positionH>
                <wp:positionV relativeFrom="paragraph">
                  <wp:posOffset>3074035</wp:posOffset>
                </wp:positionV>
                <wp:extent cx="5906770" cy="635"/>
                <wp:effectExtent l="0" t="0" r="0" b="0"/>
                <wp:wrapSquare wrapText="bothSides"/>
                <wp:docPr id="62" name="Textfeld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677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2143E1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2143E1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10</w:t>
                            </w:r>
                            <w:r w:rsidRPr="002143E1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: Einfluss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</w:t>
                            </w:r>
                            <w:r w:rsidR="00C32ED0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der Kraftfutter-Gruppen (SN, SM und S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H) auf den</w:t>
                            </w:r>
                            <w:r w:rsidRPr="002143E1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Kot-Trockenmasse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gehalt</w:t>
                            </w:r>
                            <w:r w:rsidRPr="002143E1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u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nd die</w:t>
                            </w:r>
                            <w:r w:rsidRPr="002143E1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Kotkonsistenz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F0E727" id="Textfeld 62" o:spid="_x0000_s1036" type="#_x0000_t202" style="position:absolute;margin-left:413.9pt;margin-top:242.05pt;width:465.1pt;height:.05pt;z-index:251707392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" stroked="f">
                <v:textbox style="mso-fit-shape-to-text:t" inset="0,0,0,0">
                  <w:txbxContent>
                    <w:p w:rsidR="00C2490F" w:rsidRPr="002143E1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2143E1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10</w:t>
                      </w:r>
                      <w:r w:rsidRPr="002143E1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: Einfluss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</w:t>
                      </w:r>
                      <w:r w:rsidR="00C32ED0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der Kraftfutter-Gruppen (SN, SM und S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H) auf den</w:t>
                      </w:r>
                      <w:r w:rsidRPr="002143E1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Kot-Trockenmasse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gehalt</w:t>
                      </w:r>
                      <w:r w:rsidRPr="002143E1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u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nd die</w:t>
                      </w:r>
                      <w:r w:rsidRPr="002143E1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Kotkonsistenz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CC33C1" w:rsidRDefault="00C32ED0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C32ED0">
        <w:rPr>
          <w:rFonts w:ascii="Corbel" w:eastAsia="MS Mincho" w:hAnsi="Corbel" w:cs="Times New Roman"/>
          <w:sz w:val="23"/>
          <w:szCs w:val="23"/>
          <w14:numForm w14:val="lining"/>
        </w:rPr>
        <w:lastRenderedPageBreak/>
        <w:drawing>
          <wp:anchor distT="0" distB="0" distL="114300" distR="114300" simplePos="0" relativeHeight="251736064" behindDoc="0" locked="0" layoutInCell="1" allowOverlap="1" wp14:anchorId="628C3853" wp14:editId="6465BF63">
            <wp:simplePos x="0" y="0"/>
            <wp:positionH relativeFrom="margin">
              <wp:posOffset>930579</wp:posOffset>
            </wp:positionH>
            <wp:positionV relativeFrom="paragraph">
              <wp:posOffset>547205</wp:posOffset>
            </wp:positionV>
            <wp:extent cx="4422140" cy="2709545"/>
            <wp:effectExtent l="0" t="0" r="0" b="0"/>
            <wp:wrapTopAndBottom/>
            <wp:docPr id="8" name="Diagramm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8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32ED0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>Die Ergebnisse der Kot-Konsistenzbeurteilung mit der eigens entwickelten Apparatur zeigte</w:t>
      </w:r>
      <w:r w:rsidR="000D075C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 hohe Übereinstimmung</w:t>
      </w:r>
      <w:r w:rsidR="000D075C">
        <w:rPr>
          <w:rFonts w:ascii="Corbel" w:eastAsia="MS Mincho" w:hAnsi="Corbel" w:cs="Times New Roman"/>
          <w:sz w:val="23"/>
          <w:szCs w:val="23"/>
          <w14:numForm w14:val="lining"/>
        </w:rPr>
        <w:t>en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 mit dem Kot-Trockenmassegehalt. So konnte ein Bestimmtheitsmaß von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über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 80 % erreicht werden</w:t>
      </w:r>
      <w:r w:rsidR="00F409E2">
        <w:rPr>
          <w:rFonts w:ascii="Corbel" w:eastAsia="MS Mincho" w:hAnsi="Corbel" w:cs="Times New Roman"/>
          <w:sz w:val="23"/>
          <w:szCs w:val="23"/>
          <w14:numForm w14:val="lining"/>
        </w:rPr>
        <w:t xml:space="preserve"> (Abbildung 11)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>.</w:t>
      </w:r>
    </w:p>
    <w:p w:rsidR="000129EA" w:rsidRDefault="000129EA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2A130960" wp14:editId="375B7AF9">
                <wp:simplePos x="0" y="0"/>
                <wp:positionH relativeFrom="margin">
                  <wp:align>right</wp:align>
                </wp:positionH>
                <wp:positionV relativeFrom="paragraph">
                  <wp:posOffset>2730749</wp:posOffset>
                </wp:positionV>
                <wp:extent cx="5875655" cy="635"/>
                <wp:effectExtent l="0" t="0" r="0" b="0"/>
                <wp:wrapTopAndBottom/>
                <wp:docPr id="63" name="Textfeld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7565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7A4D5D" w:rsidRDefault="00C2490F" w:rsidP="00F409E2">
                            <w:pPr>
                              <w:pStyle w:val="Beschriftung"/>
                              <w:jc w:val="both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7A4D5D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11</w:t>
                            </w:r>
                            <w:r w:rsidRPr="007A4D5D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: Zusammenhang zwischen Kotfladengröße der Kot-Konsistenz-Apparatur und dem Kot-Trockenmassegehal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A130960" id="Textfeld 63" o:spid="_x0000_s1037" type="#_x0000_t202" style="position:absolute;left:0;text-align:left;margin-left:411.45pt;margin-top:215pt;width:462.65pt;height:.05pt;z-index:251709440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" stroked="f">
                <v:textbox style="mso-fit-shape-to-text:t" inset="0,0,0,0">
                  <w:txbxContent>
                    <w:p w:rsidR="00C2490F" w:rsidRPr="007A4D5D" w:rsidRDefault="00C2490F" w:rsidP="00F409E2">
                      <w:pPr>
                        <w:pStyle w:val="Beschriftung"/>
                        <w:jc w:val="both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7A4D5D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11</w:t>
                      </w:r>
                      <w:r w:rsidRPr="007A4D5D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: Zusammenhang zwischen Kotfladengröße der Kot-Konsistenz-Apparatur und dem Kot-Trockenmassegehalt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:rsidR="00224869" w:rsidRDefault="007A4D5D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Die Residuen aus 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der Kotsiebung</w:t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 xml:space="preserve"> – aufgeteilt in Ober-, Mittel- und Untersieb –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 zeigten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ebenfalls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 Unterschiede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zwischen den Versuchsgruppen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. Die Gruppe SM hatte den niedrigsten</w:t>
      </w:r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 xml:space="preserve"> Faser-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Anteil </w:t>
      </w:r>
      <w:r w:rsidR="00C32ED0">
        <w:rPr>
          <w:rFonts w:ascii="Corbel" w:eastAsia="MS Mincho" w:hAnsi="Corbel" w:cs="Times New Roman"/>
          <w:sz w:val="23"/>
          <w:szCs w:val="23"/>
          <w14:numForm w14:val="lining"/>
        </w:rPr>
        <w:t xml:space="preserve">(49,4 %) 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im </w:t>
      </w:r>
      <w:proofErr w:type="spellStart"/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 xml:space="preserve">und </w:t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>lag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 damit signifikant </w:t>
      </w:r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>unter der Gruppe SN</w:t>
      </w:r>
      <w:r w:rsidR="00F409E2">
        <w:rPr>
          <w:rFonts w:ascii="Corbel" w:eastAsia="MS Mincho" w:hAnsi="Corbel" w:cs="Times New Roman"/>
          <w:sz w:val="23"/>
          <w:szCs w:val="23"/>
          <w14:numForm w14:val="lining"/>
        </w:rPr>
        <w:t xml:space="preserve"> (Abbildung 12)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.</w:t>
      </w:r>
    </w:p>
    <w:p w:rsidR="00224869" w:rsidRDefault="00D92E69" w:rsidP="001B6678">
      <w:pPr>
        <w:spacing w:before="240" w:after="240" w:line="240" w:lineRule="auto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w:drawing>
          <wp:anchor distT="0" distB="0" distL="114300" distR="114300" simplePos="0" relativeHeight="251720704" behindDoc="1" locked="0" layoutInCell="1" allowOverlap="1" wp14:anchorId="19E48DC6">
            <wp:simplePos x="0" y="0"/>
            <wp:positionH relativeFrom="margin">
              <wp:align>center</wp:align>
            </wp:positionH>
            <wp:positionV relativeFrom="paragraph">
              <wp:posOffset>2706</wp:posOffset>
            </wp:positionV>
            <wp:extent cx="5572125" cy="3352800"/>
            <wp:effectExtent l="0" t="0" r="0" b="0"/>
            <wp:wrapTopAndBottom/>
            <wp:docPr id="70" name="Grafik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2125" cy="3352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4D2E42F7" wp14:editId="02CBDE78">
                <wp:simplePos x="0" y="0"/>
                <wp:positionH relativeFrom="margin">
                  <wp:posOffset>506840</wp:posOffset>
                </wp:positionH>
                <wp:positionV relativeFrom="paragraph">
                  <wp:posOffset>3353352</wp:posOffset>
                </wp:positionV>
                <wp:extent cx="5778500" cy="635"/>
                <wp:effectExtent l="0" t="0" r="0" b="0"/>
                <wp:wrapSquare wrapText="bothSides"/>
                <wp:docPr id="64" name="Textfeld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78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164CC7" w:rsidRDefault="00C2490F" w:rsidP="00164CC7">
                            <w:pPr>
                              <w:pStyle w:val="Beschriftung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164CC7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12</w:t>
                            </w:r>
                            <w:r w:rsidRPr="00164CC7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: Einfluss des Kraftfutterniveaus auf die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Faserverteilung</w:t>
                            </w:r>
                            <w:r w:rsidR="00C32ED0" w:rsidRPr="00C32ED0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</w:t>
                            </w:r>
                            <w:r w:rsidR="00C32ED0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in </w:t>
                            </w:r>
                            <w:r w:rsidR="00C32ED0" w:rsidRPr="00164CC7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Ober-, Mittel- und Untersieb</w:t>
                            </w:r>
                            <w:r w:rsidR="00C32ED0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bzw.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Grob- Mittel- und </w:t>
                            </w:r>
                            <w:r w:rsidR="00C32ED0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Feinteil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D2E42F7" id="Textfeld 64" o:spid="_x0000_s1038" type="#_x0000_t202" style="position:absolute;left:0;text-align:left;margin-left:39.9pt;margin-top:264.05pt;width:455pt;height:.05pt;z-index:25171148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" stroked="f">
                <v:textbox style="mso-fit-shape-to-text:t" inset="0,0,0,0">
                  <w:txbxContent>
                    <w:p w:rsidR="00C2490F" w:rsidRPr="00164CC7" w:rsidRDefault="00C2490F" w:rsidP="00164CC7">
                      <w:pPr>
                        <w:pStyle w:val="Beschriftung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164CC7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12</w:t>
                      </w:r>
                      <w:r w:rsidRPr="00164CC7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: Einfluss des Kraftfutterniveaus auf die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Faserverteilung</w:t>
                      </w:r>
                      <w:r w:rsidR="00C32ED0" w:rsidRPr="00C32ED0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</w:t>
                      </w:r>
                      <w:r w:rsidR="00C32ED0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in </w:t>
                      </w:r>
                      <w:r w:rsidR="00C32ED0" w:rsidRPr="00164CC7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Ober-, Mittel- und Untersieb</w:t>
                      </w:r>
                      <w:r w:rsidR="00C32ED0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bzw.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Grob- Mittel- und </w:t>
                      </w:r>
                      <w:r w:rsidR="00C32ED0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Feinteile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551B30" w:rsidRDefault="00F409E2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w:lastRenderedPageBreak/>
        <mc:AlternateContent>
          <mc:Choice Requires="wpg">
            <w:drawing>
              <wp:anchor distT="0" distB="0" distL="114300" distR="114300" simplePos="0" relativeHeight="251684864" behindDoc="0" locked="0" layoutInCell="1" allowOverlap="1">
                <wp:simplePos x="0" y="0"/>
                <wp:positionH relativeFrom="column">
                  <wp:posOffset>299085</wp:posOffset>
                </wp:positionH>
                <wp:positionV relativeFrom="paragraph">
                  <wp:posOffset>1334135</wp:posOffset>
                </wp:positionV>
                <wp:extent cx="6003290" cy="2472690"/>
                <wp:effectExtent l="0" t="0" r="0" b="0"/>
                <wp:wrapTopAndBottom/>
                <wp:docPr id="90" name="Gruppieren 9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3290" cy="2472690"/>
                          <a:chOff x="0" y="0"/>
                          <a:chExt cx="6003594" cy="2472690"/>
                        </a:xfrm>
                      </wpg:grpSpPr>
                      <pic:pic xmlns:pic="http://schemas.openxmlformats.org/drawingml/2006/picture">
                        <pic:nvPicPr>
                          <pic:cNvPr id="40" name="Grafik 4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3987" r="20698" b="1"/>
                          <a:stretch/>
                        </pic:blipFill>
                        <pic:spPr bwMode="auto">
                          <a:xfrm>
                            <a:off x="0" y="127220"/>
                            <a:ext cx="3077845" cy="2087245"/>
                          </a:xfrm>
                          <a:prstGeom prst="round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1" name="Grafik 41"/>
                          <pic:cNvPicPr>
                            <a:picLocks noChangeAspect="1"/>
                          </pic:cNvPicPr>
                        </pic:nvPicPr>
                        <pic:blipFill>
                          <a:blip r:embed="rId4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101009" y="0"/>
                            <a:ext cx="2902585" cy="247269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2383001B" id="Gruppieren 90" o:spid="_x0000_s1026" style="position:absolute;margin-left:23.55pt;margin-top:105.05pt;width:472.7pt;height:194.7pt;z-index:251684864" coordsize="60035,2472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">
                <v:shape id="Grafik 40" o:spid="_x0000_s1027" type="#_x0000_t75" style="position:absolute;top:1272;width:30778;height:208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" adj="3600">
                  <v:imagedata r:id="rId42" o:title="" croptop="22274f" cropbottom="1f" cropright="13565f"/>
                  <v:path arrowok="t"/>
                </v:shape>
                <v:shape id="Grafik 41" o:spid="_x0000_s1028" type="#_x0000_t75" style="position:absolute;left:31010;width:29025;height:247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">
                  <v:imagedata r:id="rId43" o:title=""/>
                  <v:path arrowok="t"/>
                </v:shape>
                <w10:wrap type="topAndBottom"/>
              </v:group>
            </w:pict>
          </mc:Fallback>
        </mc:AlternateContent>
      </w:r>
      <w:r w:rsidR="00D92E69"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635BD8DC" wp14:editId="559B547A">
                <wp:simplePos x="0" y="0"/>
                <wp:positionH relativeFrom="page">
                  <wp:posOffset>707390</wp:posOffset>
                </wp:positionH>
                <wp:positionV relativeFrom="paragraph">
                  <wp:posOffset>3751580</wp:posOffset>
                </wp:positionV>
                <wp:extent cx="6042025" cy="635"/>
                <wp:effectExtent l="0" t="0" r="0" b="0"/>
                <wp:wrapTopAndBottom/>
                <wp:docPr id="66" name="Textfeld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20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B1289F" w:rsidRDefault="00C2490F" w:rsidP="00164CC7">
                            <w:pPr>
                              <w:pStyle w:val="Beschriftung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13</w:t>
                            </w:r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: Einfluss des Kraftfutterniveaus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auf die Struktur der Residuen sowie Einfluss des Kraftfutterniveaus </w:t>
                            </w:r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auf den Anteil an Grobfaser im </w:t>
                            </w:r>
                            <w:proofErr w:type="spellStart"/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Obersieb</w:t>
                            </w:r>
                            <w:proofErr w:type="spellEnd"/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bei der Kot-Sieb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35BD8DC" id="Textfeld 66" o:spid="_x0000_s1039" type="#_x0000_t202" style="position:absolute;left:0;text-align:left;margin-left:55.7pt;margin-top:295.4pt;width:475.75pt;height:.05pt;z-index:251713536;visibility:visible;mso-wrap-style:square;mso-width-percent:0;mso-wrap-distance-left:9pt;mso-wrap-distance-top:0;mso-wrap-distance-right:9pt;mso-wrap-distance-bottom:0;mso-position-horizontal:absolute;mso-position-horizontal-relative:page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" stroked="f">
                <v:textbox style="mso-fit-shape-to-text:t" inset="0,0,0,0">
                  <w:txbxContent>
                    <w:p w:rsidR="00C2490F" w:rsidRPr="00B1289F" w:rsidRDefault="00C2490F" w:rsidP="00164CC7">
                      <w:pPr>
                        <w:pStyle w:val="Beschriftung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13</w:t>
                      </w:r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: Einfluss des Kraftfutterniveaus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auf die Struktur der Residuen sowie Einfluss des Kraftfutterniveaus </w:t>
                      </w:r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auf den Anteil an Grobfaser im </w:t>
                      </w:r>
                      <w:proofErr w:type="spellStart"/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Obersieb</w:t>
                      </w:r>
                      <w:proofErr w:type="spellEnd"/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bei der Kot-Sieb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.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>D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es Weiteren zeigte </w:t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 xml:space="preserve">die visuelle Beurteilung der Siebresiduen 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Unterschiede in der Faserlänge und Faserstru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>ktur der drei Stall</w:t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>-G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>ruppen</w:t>
      </w:r>
      <w:r w:rsidR="007A4D5D">
        <w:rPr>
          <w:rFonts w:ascii="Corbel" w:eastAsia="MS Mincho" w:hAnsi="Corbel" w:cs="Times New Roman"/>
          <w:sz w:val="23"/>
          <w:szCs w:val="23"/>
          <w14:numForm w14:val="lining"/>
        </w:rPr>
        <w:t xml:space="preserve"> (SN, SM und SH)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Die Faser</w:t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 xml:space="preserve">-Rückstände im </w:t>
      </w:r>
      <w:proofErr w:type="spellStart"/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 der Gruppe SN war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en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 kurz</w:t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>. D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ie Struktur der Fasern </w:t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>war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 gut erkennbar. Dem gegenüber wurde die Faserstruktur im </w:t>
      </w:r>
      <w:proofErr w:type="spellStart"/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 der Gruppe SM als „filzig“ beurteilt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 (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 xml:space="preserve">Abbildung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13, links – rechtes Schälchen</w:t>
      </w:r>
      <w:r w:rsidR="00CC33C1">
        <w:rPr>
          <w:rFonts w:ascii="Corbel" w:eastAsia="MS Mincho" w:hAnsi="Corbel" w:cs="Times New Roman"/>
          <w:sz w:val="23"/>
          <w:szCs w:val="23"/>
          <w14:numForm w14:val="lining"/>
        </w:rPr>
        <w:t>).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164CC7">
        <w:rPr>
          <w:rFonts w:ascii="Corbel" w:eastAsia="MS Mincho" w:hAnsi="Corbel" w:cs="Times New Roman"/>
          <w:sz w:val="23"/>
          <w:szCs w:val="23"/>
          <w14:numForm w14:val="lining"/>
        </w:rPr>
        <w:t>Des Weiteren stieg m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it steigendem Kraftfutteranteil nicht nur der Anteil an Faser im </w:t>
      </w:r>
      <w:proofErr w:type="spellStart"/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, auch die Länge der </w:t>
      </w:r>
      <w:proofErr w:type="spellStart"/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>unabgebauten</w:t>
      </w:r>
      <w:proofErr w:type="spellEnd"/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 Faserbestandteile im </w:t>
      </w:r>
      <w:proofErr w:type="spellStart"/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>nahm zu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(Abbildung 13</w:t>
      </w:r>
      <w:r w:rsidR="00D92E69">
        <w:rPr>
          <w:rFonts w:ascii="Corbel" w:eastAsia="MS Mincho" w:hAnsi="Corbel" w:cs="Times New Roman"/>
          <w:sz w:val="23"/>
          <w:szCs w:val="23"/>
          <w14:numForm w14:val="lining"/>
        </w:rPr>
        <w:t>, rechts</w:t>
      </w:r>
      <w:r w:rsidR="00164CC7">
        <w:rPr>
          <w:rFonts w:ascii="Corbel" w:eastAsia="MS Mincho" w:hAnsi="Corbel" w:cs="Times New Roman"/>
          <w:sz w:val="23"/>
          <w:szCs w:val="23"/>
          <w14:numForm w14:val="lining"/>
        </w:rPr>
        <w:t>)</w:t>
      </w:r>
      <w:r w:rsidR="00224869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</w:p>
    <w:p w:rsidR="00551B30" w:rsidRDefault="006A5CD2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659CA976" wp14:editId="461E06CF">
                <wp:simplePos x="0" y="0"/>
                <wp:positionH relativeFrom="margin">
                  <wp:align>right</wp:align>
                </wp:positionH>
                <wp:positionV relativeFrom="paragraph">
                  <wp:posOffset>5819527</wp:posOffset>
                </wp:positionV>
                <wp:extent cx="5931535" cy="635"/>
                <wp:effectExtent l="0" t="0" r="0" b="0"/>
                <wp:wrapTopAndBottom/>
                <wp:docPr id="67" name="Textfeld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315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B1289F" w:rsidRDefault="00C2490F" w:rsidP="00B1289F">
                            <w:pPr>
                              <w:pStyle w:val="Beschriftung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14</w:t>
                            </w:r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: Einfluss des Kraftfutterniveaus auf die</w:t>
                            </w:r>
                            <w:r w:rsidR="00474A20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Faserverdaulichkeit und den </w:t>
                            </w:r>
                            <w:proofErr w:type="gramStart"/>
                            <w:r w:rsidR="00474A20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pH </w:t>
                            </w:r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Wert</w:t>
                            </w:r>
                            <w:proofErr w:type="gramEnd"/>
                            <w:r w:rsidRPr="00B1289F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des Kot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59CA976" id="Textfeld 67" o:spid="_x0000_s1040" type="#_x0000_t202" style="position:absolute;left:0;text-align:left;margin-left:415.85pt;margin-top:458.25pt;width:467.05pt;height:.05pt;z-index:251715584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" stroked="f">
                <v:textbox style="mso-fit-shape-to-text:t" inset="0,0,0,0">
                  <w:txbxContent>
                    <w:p w:rsidR="00C2490F" w:rsidRPr="00B1289F" w:rsidRDefault="00C2490F" w:rsidP="00B1289F">
                      <w:pPr>
                        <w:pStyle w:val="Beschriftung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14</w:t>
                      </w:r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: Einfluss des Kraftfutterniveaus auf die</w:t>
                      </w:r>
                      <w:r w:rsidR="00474A20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Faserverdaulichkeit und den </w:t>
                      </w:r>
                      <w:proofErr w:type="gramStart"/>
                      <w:r w:rsidR="00474A20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pH </w:t>
                      </w:r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Wert</w:t>
                      </w:r>
                      <w:proofErr w:type="gramEnd"/>
                      <w:r w:rsidRPr="00B1289F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des Kotes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  <w:lang w:eastAsia="de-DE"/>
        </w:rPr>
        <w:drawing>
          <wp:anchor distT="0" distB="0" distL="114300" distR="114300" simplePos="0" relativeHeight="251729920" behindDoc="1" locked="0" layoutInCell="1" allowOverlap="1" wp14:anchorId="4C03D461" wp14:editId="49F770F8">
            <wp:simplePos x="0" y="0"/>
            <wp:positionH relativeFrom="margin">
              <wp:posOffset>219710</wp:posOffset>
            </wp:positionH>
            <wp:positionV relativeFrom="paragraph">
              <wp:posOffset>3403600</wp:posOffset>
            </wp:positionV>
            <wp:extent cx="6304915" cy="2346960"/>
            <wp:effectExtent l="0" t="0" r="0" b="0"/>
            <wp:wrapTopAndBottom/>
            <wp:docPr id="89" name="Grafik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4915" cy="23469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D6C9E">
        <w:rPr>
          <w:rFonts w:ascii="Corbel" w:eastAsia="MS Mincho" w:hAnsi="Corbel" w:cs="Times New Roman"/>
          <w:sz w:val="23"/>
          <w:szCs w:val="23"/>
          <w14:numForm w14:val="lining"/>
        </w:rPr>
        <w:t xml:space="preserve">Mit steigendem Kraftfutteranteil </w:t>
      </w:r>
      <w:r w:rsidR="00551B30">
        <w:rPr>
          <w:rFonts w:ascii="Corbel" w:eastAsia="MS Mincho" w:hAnsi="Corbel" w:cs="Times New Roman"/>
          <w:sz w:val="23"/>
          <w:szCs w:val="23"/>
          <w14:numForm w14:val="lining"/>
        </w:rPr>
        <w:t>zeigte sich ei</w:t>
      </w:r>
      <w:r w:rsidR="000A4CBA">
        <w:rPr>
          <w:rFonts w:ascii="Corbel" w:eastAsia="MS Mincho" w:hAnsi="Corbel" w:cs="Times New Roman"/>
          <w:sz w:val="23"/>
          <w:szCs w:val="23"/>
          <w14:numForm w14:val="lining"/>
        </w:rPr>
        <w:t>ne signifikante Reduktion der Faser</w:t>
      </w:r>
      <w:r w:rsidR="00551B30">
        <w:rPr>
          <w:rFonts w:ascii="Corbel" w:eastAsia="MS Mincho" w:hAnsi="Corbel" w:cs="Times New Roman"/>
          <w:sz w:val="23"/>
          <w:szCs w:val="23"/>
          <w14:numForm w14:val="lining"/>
        </w:rPr>
        <w:t xml:space="preserve">-Verdaulichkeit </w:t>
      </w:r>
      <w:r w:rsidR="000A4CBA">
        <w:rPr>
          <w:rFonts w:ascii="Corbel" w:eastAsia="MS Mincho" w:hAnsi="Corbel" w:cs="Times New Roman"/>
          <w:sz w:val="23"/>
          <w:szCs w:val="23"/>
          <w14:numForm w14:val="lining"/>
        </w:rPr>
        <w:t>sowie eine Verri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ngerung des </w:t>
      </w:r>
      <w:proofErr w:type="gramStart"/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pH </w:t>
      </w:r>
      <w:r w:rsidR="000A4CBA">
        <w:rPr>
          <w:rFonts w:ascii="Corbel" w:eastAsia="MS Mincho" w:hAnsi="Corbel" w:cs="Times New Roman"/>
          <w:sz w:val="23"/>
          <w:szCs w:val="23"/>
          <w14:numForm w14:val="lining"/>
        </w:rPr>
        <w:t>Wertes</w:t>
      </w:r>
      <w:proofErr w:type="gramEnd"/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 im Kot</w:t>
      </w:r>
      <w:r w:rsidR="000A4CBA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F409E2">
        <w:rPr>
          <w:rFonts w:ascii="Corbel" w:eastAsia="MS Mincho" w:hAnsi="Corbel" w:cs="Times New Roman"/>
          <w:sz w:val="23"/>
          <w:szCs w:val="23"/>
          <w14:numForm w14:val="lining"/>
        </w:rPr>
        <w:t>(Abbildung 14</w:t>
      </w:r>
      <w:r w:rsidR="00551B30">
        <w:rPr>
          <w:rFonts w:ascii="Corbel" w:eastAsia="MS Mincho" w:hAnsi="Corbel" w:cs="Times New Roman"/>
          <w:sz w:val="23"/>
          <w:szCs w:val="23"/>
          <w14:numForm w14:val="lining"/>
        </w:rPr>
        <w:t>)</w:t>
      </w:r>
    </w:p>
    <w:p w:rsidR="00230B14" w:rsidRDefault="00230B14" w:rsidP="001B6678">
      <w:pPr>
        <w:keepNext/>
        <w:spacing w:before="240" w:after="240" w:line="240" w:lineRule="auto"/>
        <w:ind w:left="567"/>
        <w:jc w:val="both"/>
        <w:outlineLvl w:val="2"/>
        <w:rPr>
          <w:rFonts w:ascii="Corbel" w:eastAsia="MS Mincho" w:hAnsi="Corbel" w:cs="Times New Roman"/>
          <w:b/>
          <w:bCs/>
          <w:sz w:val="24"/>
          <w14:numForm w14:val="lining"/>
        </w:rPr>
      </w:pPr>
      <w:r w:rsidRPr="004D74DB">
        <w:rPr>
          <w:rFonts w:ascii="Corbel" w:eastAsia="MS Mincho" w:hAnsi="Corbel" w:cs="Times New Roman"/>
          <w:b/>
          <w:bCs/>
          <w:sz w:val="24"/>
          <w14:numForm w14:val="lining"/>
        </w:rPr>
        <w:t>3</w:t>
      </w:r>
      <w:r>
        <w:rPr>
          <w:rFonts w:ascii="Corbel" w:eastAsia="MS Mincho" w:hAnsi="Corbel" w:cs="Times New Roman"/>
          <w:b/>
          <w:bCs/>
          <w:sz w:val="24"/>
          <w14:numForm w14:val="lining"/>
        </w:rPr>
        <w:t>.3</w:t>
      </w:r>
      <w:r w:rsidRPr="004D74DB">
        <w:rPr>
          <w:rFonts w:ascii="Corbel" w:eastAsia="MS Mincho" w:hAnsi="Corbel" w:cs="Times New Roman"/>
          <w:b/>
          <w:bCs/>
          <w:sz w:val="24"/>
          <w14:numForm w14:val="lining"/>
        </w:rPr>
        <w:t xml:space="preserve"> </w:t>
      </w:r>
      <w:r w:rsidR="00EB3BB9">
        <w:rPr>
          <w:rFonts w:ascii="Corbel" w:eastAsia="MS Mincho" w:hAnsi="Corbel" w:cs="Times New Roman"/>
          <w:b/>
          <w:bCs/>
          <w:sz w:val="24"/>
          <w14:numForm w14:val="lining"/>
        </w:rPr>
        <w:t>Einfluss von Stallhaltung vs. Weidehaltung au</w:t>
      </w:r>
      <w:r w:rsidR="00BE28BE">
        <w:rPr>
          <w:rFonts w:ascii="Corbel" w:eastAsia="MS Mincho" w:hAnsi="Corbel" w:cs="Times New Roman"/>
          <w:b/>
          <w:bCs/>
          <w:sz w:val="24"/>
          <w14:numForm w14:val="lining"/>
        </w:rPr>
        <w:t>f</w:t>
      </w:r>
      <w:r w:rsidR="00EB3BB9">
        <w:rPr>
          <w:rFonts w:ascii="Corbel" w:eastAsia="MS Mincho" w:hAnsi="Corbel" w:cs="Times New Roman"/>
          <w:b/>
          <w:bCs/>
          <w:sz w:val="24"/>
          <w14:numForm w14:val="lining"/>
        </w:rPr>
        <w:t xml:space="preserve"> die Kot-Ausscheidung</w:t>
      </w:r>
    </w:p>
    <w:p w:rsidR="00551B30" w:rsidRDefault="00251854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>Die Futter-</w:t>
      </w:r>
      <w:r w:rsidR="00C87A00">
        <w:rPr>
          <w:rFonts w:ascii="Corbel" w:eastAsia="MS Mincho" w:hAnsi="Corbel" w:cs="Times New Roman"/>
          <w:sz w:val="23"/>
          <w:szCs w:val="23"/>
          <w14:numForm w14:val="lining"/>
        </w:rPr>
        <w:t xml:space="preserve">, Energie-und Nährstoffaufnahme sowie die Energie- und Nährstoffkonzentration der beiden Versuchsgruppen (SN vs. WN) sind in Tabelle </w:t>
      </w:r>
      <w:r w:rsidR="00574E87">
        <w:rPr>
          <w:rFonts w:ascii="Corbel" w:eastAsia="MS Mincho" w:hAnsi="Corbel" w:cs="Times New Roman"/>
          <w:sz w:val="23"/>
          <w:szCs w:val="23"/>
          <w14:numForm w14:val="lining"/>
        </w:rPr>
        <w:t>5</w:t>
      </w:r>
      <w:r w:rsidR="00C87A00">
        <w:rPr>
          <w:rFonts w:ascii="Corbel" w:eastAsia="MS Mincho" w:hAnsi="Corbel" w:cs="Times New Roman"/>
          <w:sz w:val="23"/>
          <w:szCs w:val="23"/>
          <w14:numForm w14:val="lining"/>
        </w:rPr>
        <w:t xml:space="preserve"> dargestellt. 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Dabei zeigt sich ein deutlicher Unterschied in der Protein-Versorgung und 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in 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der </w:t>
      </w:r>
      <w:proofErr w:type="spellStart"/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>ruminalen</w:t>
      </w:r>
      <w:proofErr w:type="spellEnd"/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 Stickstoffbilanz (RNB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)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. Die Gruppe WN hatte deutlich höhere Protein-Konzentration in Kombination mit einer höheren RNB sowie einen 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lastRenderedPageBreak/>
        <w:t>höheren Fasergehalt (NDF)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 in der Ration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. Demgegenüber lag die NFC-Konzentration unter den Werten der Gruppe SN. </w:t>
      </w:r>
    </w:p>
    <w:p w:rsidR="00025D49" w:rsidRDefault="00D92E69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4E127F8B" wp14:editId="36B3D7DB">
                <wp:simplePos x="0" y="0"/>
                <wp:positionH relativeFrom="margin">
                  <wp:posOffset>386715</wp:posOffset>
                </wp:positionH>
                <wp:positionV relativeFrom="paragraph">
                  <wp:posOffset>4315460</wp:posOffset>
                </wp:positionV>
                <wp:extent cx="6185535" cy="635"/>
                <wp:effectExtent l="0" t="0" r="5715" b="0"/>
                <wp:wrapTopAndBottom/>
                <wp:docPr id="69" name="Textfeld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855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2490F" w:rsidRPr="00D226D3" w:rsidRDefault="00C2490F" w:rsidP="00D226D3">
                            <w:pPr>
                              <w:pStyle w:val="Beschriftung"/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</w:pPr>
                            <w:r w:rsidRPr="00D226D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Abbildung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15</w:t>
                            </w:r>
                            <w:r w:rsidRPr="00D226D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: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Einfluss von</w:t>
                            </w:r>
                            <w:r w:rsidRPr="00D226D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Stall- </w:t>
                            </w:r>
                            <w:r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>vs.</w:t>
                            </w:r>
                            <w:r w:rsidRPr="00D226D3">
                              <w:rPr>
                                <w:rFonts w:ascii="Corbel" w:eastAsia="MS Mincho" w:hAnsi="Corbel" w:cs="Times New Roman"/>
                                <w:i w:val="0"/>
                                <w:iCs w:val="0"/>
                                <w:color w:val="auto"/>
                                <w:sz w:val="23"/>
                                <w:szCs w:val="23"/>
                                <w14:numForm w14:val="lining"/>
                              </w:rPr>
                              <w:t xml:space="preserve"> Weidehaltung auf die Siebfraktionen der Kotsiebu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E127F8B" id="Textfeld 69" o:spid="_x0000_s1041" type="#_x0000_t202" style="position:absolute;left:0;text-align:left;margin-left:30.45pt;margin-top:339.8pt;width:487.05pt;height:.05pt;z-index:25171968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" stroked="f">
                <v:textbox style="mso-fit-shape-to-text:t" inset="0,0,0,0">
                  <w:txbxContent>
                    <w:p w:rsidR="00C2490F" w:rsidRPr="00D226D3" w:rsidRDefault="00C2490F" w:rsidP="00D226D3">
                      <w:pPr>
                        <w:pStyle w:val="Beschriftung"/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</w:pPr>
                      <w:r w:rsidRPr="00D226D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Abbildung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15</w:t>
                      </w:r>
                      <w:r w:rsidRPr="00D226D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: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Einfluss von</w:t>
                      </w:r>
                      <w:r w:rsidRPr="00D226D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Stall- </w:t>
                      </w:r>
                      <w:r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>vs.</w:t>
                      </w:r>
                      <w:r w:rsidRPr="00D226D3">
                        <w:rPr>
                          <w:rFonts w:ascii="Corbel" w:eastAsia="MS Mincho" w:hAnsi="Corbel" w:cs="Times New Roman"/>
                          <w:i w:val="0"/>
                          <w:iCs w:val="0"/>
                          <w:color w:val="auto"/>
                          <w:sz w:val="23"/>
                          <w:szCs w:val="23"/>
                          <w14:numForm w14:val="lining"/>
                        </w:rPr>
                        <w:t xml:space="preserve"> Weidehaltung auf die Siebfraktionen der Kotsiebung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D226D3">
        <w:rPr>
          <w:noProof/>
          <w:lang w:eastAsia="de-DE"/>
        </w:rPr>
        <w:drawing>
          <wp:anchor distT="0" distB="0" distL="114300" distR="114300" simplePos="0" relativeHeight="251717632" behindDoc="0" locked="0" layoutInCell="1" allowOverlap="1" wp14:anchorId="18B41653" wp14:editId="71D87B2F">
            <wp:simplePos x="0" y="0"/>
            <wp:positionH relativeFrom="column">
              <wp:posOffset>957966</wp:posOffset>
            </wp:positionH>
            <wp:positionV relativeFrom="paragraph">
              <wp:posOffset>1073233</wp:posOffset>
            </wp:positionV>
            <wp:extent cx="4200525" cy="3171825"/>
            <wp:effectExtent l="0" t="0" r="0" b="0"/>
            <wp:wrapTopAndBottom/>
            <wp:docPr id="68" name="Diagramm 6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5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Die prozentuelle Gegenüberstellung von 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Ober-, Mittel- und Untersieb 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>ergab keinen signifikanten Unterschied zwischen den Gruppen</w:t>
      </w:r>
      <w:r w:rsidR="00F409E2">
        <w:rPr>
          <w:rFonts w:ascii="Corbel" w:eastAsia="MS Mincho" w:hAnsi="Corbel" w:cs="Times New Roman"/>
          <w:sz w:val="23"/>
          <w:szCs w:val="23"/>
          <w14:numForm w14:val="lining"/>
        </w:rPr>
        <w:t xml:space="preserve"> (Abbildung 15</w:t>
      </w:r>
      <w:r w:rsidR="00D226D3">
        <w:rPr>
          <w:rFonts w:ascii="Corbel" w:eastAsia="MS Mincho" w:hAnsi="Corbel" w:cs="Times New Roman"/>
          <w:sz w:val="23"/>
          <w:szCs w:val="23"/>
          <w14:numForm w14:val="lining"/>
        </w:rPr>
        <w:t>)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. Werden allerdings die </w:t>
      </w:r>
      <w:r w:rsidR="00251854">
        <w:rPr>
          <w:rFonts w:ascii="Corbel" w:eastAsia="MS Mincho" w:hAnsi="Corbel" w:cs="Times New Roman"/>
          <w:sz w:val="23"/>
          <w:szCs w:val="23"/>
          <w14:numForm w14:val="lining"/>
        </w:rPr>
        <w:t>Absolut-Werte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 der Siebresiduen miteinander verglichen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,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 zeigten sich signifikant höhere 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Werte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 im </w:t>
      </w:r>
      <w:proofErr w:type="spellStart"/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 xml:space="preserve"> der Gruppe SN (Tabelle</w:t>
      </w:r>
      <w:r w:rsidR="00574E87">
        <w:rPr>
          <w:rFonts w:ascii="Corbel" w:eastAsia="MS Mincho" w:hAnsi="Corbel" w:cs="Times New Roman"/>
          <w:sz w:val="23"/>
          <w:szCs w:val="23"/>
          <w14:numForm w14:val="lining"/>
        </w:rPr>
        <w:t xml:space="preserve"> 6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>). Demgegenüber</w:t>
      </w:r>
      <w:r w:rsidR="00D226D3">
        <w:rPr>
          <w:rFonts w:ascii="Corbel" w:eastAsia="MS Mincho" w:hAnsi="Corbel" w:cs="Times New Roman"/>
          <w:sz w:val="23"/>
          <w:szCs w:val="23"/>
          <w14:numForm w14:val="lining"/>
        </w:rPr>
        <w:t xml:space="preserve"> war der Gehalt an </w:t>
      </w:r>
      <w:proofErr w:type="spellStart"/>
      <w:r w:rsidR="00D226D3">
        <w:rPr>
          <w:rFonts w:ascii="Corbel" w:eastAsia="MS Mincho" w:hAnsi="Corbel" w:cs="Times New Roman"/>
          <w:sz w:val="23"/>
          <w:szCs w:val="23"/>
          <w14:numForm w14:val="lining"/>
        </w:rPr>
        <w:t>Feinstteilen</w:t>
      </w:r>
      <w:proofErr w:type="spellEnd"/>
      <w:r w:rsidR="00D226D3">
        <w:rPr>
          <w:rFonts w:ascii="Corbel" w:eastAsia="MS Mincho" w:hAnsi="Corbel" w:cs="Times New Roman"/>
          <w:sz w:val="23"/>
          <w:szCs w:val="23"/>
          <w14:numForm w14:val="lining"/>
        </w:rPr>
        <w:t xml:space="preserve"> – </w:t>
      </w:r>
      <w:r w:rsidR="00025D49">
        <w:rPr>
          <w:rFonts w:ascii="Corbel" w:eastAsia="MS Mincho" w:hAnsi="Corbel" w:cs="Times New Roman"/>
          <w:sz w:val="23"/>
          <w:szCs w:val="23"/>
          <w14:numForm w14:val="lining"/>
        </w:rPr>
        <w:t>Feststoffe die bei der Kotsiebung ausgewaschen werden</w:t>
      </w:r>
      <w:r w:rsidR="00D226D3">
        <w:rPr>
          <w:rFonts w:ascii="Corbel" w:eastAsia="MS Mincho" w:hAnsi="Corbel" w:cs="Times New Roman"/>
          <w:sz w:val="23"/>
          <w:szCs w:val="23"/>
          <w14:numForm w14:val="lining"/>
        </w:rPr>
        <w:t xml:space="preserve"> – in der Gruppe WN signifikant höher als in der Gruppe SN.</w:t>
      </w:r>
      <w:r w:rsidR="005869BF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bookmarkStart w:id="0" w:name="_GoBack"/>
      <w:bookmarkEnd w:id="0"/>
    </w:p>
    <w:p w:rsidR="00F34FF9" w:rsidRDefault="00F34FF9" w:rsidP="001B6678">
      <w:pPr>
        <w:spacing w:before="240" w:after="240" w:line="240" w:lineRule="auto"/>
        <w:jc w:val="both"/>
        <w:rPr>
          <w:b/>
          <w:i/>
          <w:lang w:val="de-AT"/>
        </w:rPr>
      </w:pPr>
    </w:p>
    <w:p w:rsidR="0005600F" w:rsidRPr="004D74DB" w:rsidRDefault="0000693D" w:rsidP="001B6678">
      <w:pPr>
        <w:keepNext/>
        <w:spacing w:before="240" w:after="240" w:line="240" w:lineRule="auto"/>
        <w:ind w:left="567"/>
        <w:jc w:val="both"/>
        <w:outlineLvl w:val="1"/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4</w:t>
      </w:r>
      <w:r w:rsidR="00571195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 xml:space="preserve"> </w:t>
      </w:r>
      <w:r w:rsidR="008709FE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D</w:t>
      </w:r>
      <w:r w:rsidR="00C03EE3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iskussion</w:t>
      </w:r>
      <w:r w:rsidR="00AF51BA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 xml:space="preserve"> </w:t>
      </w:r>
    </w:p>
    <w:p w:rsidR="005F7223" w:rsidRPr="004D74DB" w:rsidRDefault="005F7223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Mit der vorliegenden Arbeit wird beschrieben wie sich unterschiedliche Rationszusammensetzungen (Kraftfutteranteil bzw. unterschiedliche Grundfutterkomponenten) auf die Verdauungsvorgänge und damit auf die Kotausscheidungen auswirken. </w:t>
      </w:r>
    </w:p>
    <w:p w:rsidR="00EB5C67" w:rsidRDefault="002140FE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In der Grundfutteraufnahme wurde kein signifikanter Unterschied zwischen den Stall-Gruppen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festgestellt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. Allerdings stieg mit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zunehmenden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Kraftfutteranteil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 nicht nur </w:t>
      </w:r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>die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XP-, NFC- und </w:t>
      </w:r>
      <w:proofErr w:type="gramStart"/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>Energiekonzentration</w:t>
      </w:r>
      <w:proofErr w:type="gramEnd"/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sondern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 auch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die Gesamtfutteraufnahme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signifikant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 an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Gruber&lt;/Author&gt;&lt;Year&gt;2006&lt;/Year&gt;&lt;RecNum&gt;153&lt;/RecNum&gt;&lt;DisplayText&gt;GRUBER et al. (2006)&lt;/DisplayText&gt;&lt;record&gt;&lt;rec-number&gt;153&lt;/rec-number&gt;&lt;foreign-keys&gt;&lt;key app="EN" db-id="5fd5z5d5g5atzbextvfvvdsix05evwa5pxvd" timestamp="1519890370"&gt;153&lt;/key&gt;&lt;/foreign-keys&gt;&lt;ref-type name="Journal Article"&gt;17&lt;/ref-type&gt;&lt;contributors&gt;&lt;authors&gt;&lt;author&gt;Gruber, Leonhard&lt;/author&gt;&lt;author&gt;Pries, M.&lt;/author&gt;&lt;author&gt;Schwarz, F. J.&lt;/author&gt;&lt;author&gt;Spiekers, H.&lt;/author&gt;&lt;author&gt;Staudacher, W.&lt;/author&gt;&lt;/authors&gt;&lt;/contributors&gt;&lt;titles&gt;&lt;title&gt;Schätzung der Futteraufnahme bei der Milchkuh&lt;/title&gt;&lt;secondary-title&gt;DLG-Information&lt;/secondary-title&gt;&lt;/titles&gt;&lt;periodical&gt;&lt;full-title&gt;DLG-Information&lt;/full-title&gt;&lt;/periodical&gt;&lt;pages&gt;1-29&lt;/pages&gt;&lt;volume&gt;1&lt;/volume&gt;&lt;number&gt;2006&lt;/number&gt;&lt;dates&gt;&lt;year&gt;2006&lt;/year&gt;&lt;/dates&gt;&lt;urls&gt;&lt;/urls&gt;&lt;/record&gt;&lt;/Cite&gt;&lt;/EndNote&gt;</w:instrTex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t>GRUBER et al. (2006)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beschrieb 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>ebenfalls höhere Futteraufnahmen bei höheren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nergie-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>Konzentrationen in der Ration. Steigende</w:t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>Rohprotein-Gehalt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e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zw. 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>eine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positive </w:t>
      </w:r>
      <w:proofErr w:type="spellStart"/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>ruminale</w:t>
      </w:r>
      <w:proofErr w:type="spellEnd"/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Stickstoffbilanz 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>tragen ebenfalls zu einer Erhöhung der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Futteraufnahme 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>bei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&gt;&lt;Author&gt;Gruber&lt;/Author&gt;&lt;Year&gt;2006&lt;/Year&gt;&lt;RecNum&gt;153&lt;/RecNum&gt;&lt;DisplayText&gt;(MERTENS und ELY 1979, GRUBER et al. 2006)&lt;/DisplayText&gt;&lt;record&gt;&lt;rec-number&gt;153&lt;/rec-number&gt;&lt;foreign-keys&gt;&lt;key app="EN" db-id="5fd5z5d5g5atzbextvfvvdsix05evwa5pxvd" timestamp="1519890370"&gt;153&lt;/key&gt;&lt;/foreign-keys&gt;&lt;ref-type name="Journal Article"&gt;17&lt;/ref-type&gt;&lt;contributors&gt;&lt;authors&gt;&lt;author&gt;Gruber, Leonhard&lt;/author&gt;&lt;author&gt;Pries, M.&lt;/author&gt;&lt;author&gt;Schwarz, F. J.&lt;/author&gt;&lt;author&gt;Spiekers, H.&lt;/author&gt;&lt;author&gt;Staudacher, W.&lt;/author&gt;&lt;/authors&gt;&lt;/contributors&gt;&lt;titles&gt;&lt;title&gt;Schätzung der Futteraufnahme bei der Milchkuh&lt;/title&gt;&lt;secondary-title&gt;DLG-Information&lt;/secondary-title&gt;&lt;/titles&gt;&lt;periodical&gt;&lt;full-title&gt;DLG-Information&lt;/full-title&gt;&lt;/periodical&gt;&lt;pages&gt;1-29&lt;/pages&gt;&lt;volume&gt;1&lt;/volume&gt;&lt;number&gt;2006&lt;/number&gt;&lt;dates&gt;&lt;year&gt;2006&lt;/year&gt;&lt;/dates&gt;&lt;urls&gt;&lt;/urls&gt;&lt;/record&gt;&lt;/Cite&gt;&lt;Cite&gt;&lt;Author&gt;Mertens&lt;/Author&gt;&lt;Year&gt;1979&lt;/Year&gt;&lt;RecNum&gt;2051&lt;/RecNum&gt;&lt;record&gt;&lt;rec-number&gt;2051&lt;/rec-number&gt;&lt;foreign-keys&gt;&lt;key app="EN" db-id="9vzsfwtfkfefdle29v3vpt5aattzvfvpv5wz" timestamp="1614762289"&gt;2051&lt;/key&gt;&lt;/foreign-keys&gt;&lt;ref-type name="Journal Article"&gt;17&lt;/ref-type&gt;&lt;contributors&gt;&lt;authors&gt;&lt;author&gt;Mertens, D. R.&lt;/author&gt;&lt;author&gt;Ely, L. O.&lt;/author&gt;&lt;/authors&gt;&lt;/contributors&gt;&lt;titles&gt;&lt;title&gt;A Dynamic Model of Fiber Digestion and Passage in the Ruminant for Evaluating Forage Quality&lt;/title&gt;&lt;secondary-title&gt;Journal of Animal Science&lt;/secondary-title&gt;&lt;/titles&gt;&lt;periodical&gt;&lt;full-title&gt;Journal of Animal Science&lt;/full-title&gt;&lt;/periodical&gt;&lt;pages&gt;1085-1095&lt;/pages&gt;&lt;volume&gt;49&lt;/volume&gt;&lt;number&gt;4&lt;/number&gt;&lt;dates&gt;&lt;year&gt;1979&lt;/year&gt;&lt;/dates&gt;&lt;isbn&gt;0021-8812&lt;/isbn&gt;&lt;urls&gt;&lt;related-urls&gt;&lt;url&gt;https://doi.org/10.2527/jas1979.4941085x&lt;/url&gt;&lt;/related-urls&gt;&lt;/urls&gt;&lt;custom1&gt;Kotsiebung&lt;/custom1&gt;&lt;custom2&gt;Stefanie Gappmaier&lt;/custom2&gt;&lt;custom3&gt;Tierernaehrung&lt;/custom3&gt;&lt;electronic-resource-num&gt;10.2527/jas1979.4941085x&lt;/electronic-resource-num&gt;&lt;language&gt;eng&lt;/language&gt;&lt;access-date&gt;3/3/2021&lt;/access-date&gt;&lt;/record&gt;&lt;/Cite&gt;&lt;/EndNote&gt;</w:instrTex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t>(MERTENS und ELY 1979, GRUBER et al. 2006)</w:t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635191" w:rsidRPr="004D74DB">
        <w:rPr>
          <w:rFonts w:ascii="Corbel" w:eastAsia="MS Mincho" w:hAnsi="Corbel" w:cs="Times New Roman"/>
          <w:sz w:val="23"/>
          <w:szCs w:val="23"/>
          <w14:numForm w14:val="lining"/>
        </w:rPr>
        <w:t>.</w:t>
      </w:r>
      <w:r w:rsidR="0005600F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>Grund dafür ist</w:t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iners</w:t>
      </w:r>
      <w:r w:rsidR="0005600F" w:rsidRPr="004D74DB">
        <w:rPr>
          <w:rFonts w:ascii="Corbel" w:eastAsia="MS Mincho" w:hAnsi="Corbel" w:cs="Times New Roman"/>
          <w:sz w:val="23"/>
          <w:szCs w:val="23"/>
          <w14:numForm w14:val="lining"/>
        </w:rPr>
        <w:t>eits ein</w:t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t>e</w:t>
      </w:r>
      <w:r w:rsidR="0005600F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hohe mikrobielle Fermentation und andererseits eine hohe Passagerate</w:t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t>,</w:t>
      </w:r>
      <w:r w:rsidR="0005600F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wird doch die Futteraufnahme maßgeblich von der </w:t>
      </w:r>
      <w:proofErr w:type="spellStart"/>
      <w:r w:rsidR="0005600F" w:rsidRPr="004D74DB">
        <w:rPr>
          <w:rFonts w:ascii="Corbel" w:eastAsia="MS Mincho" w:hAnsi="Corbel" w:cs="Times New Roman"/>
          <w:sz w:val="23"/>
          <w:szCs w:val="23"/>
          <w14:numForm w14:val="lining"/>
        </w:rPr>
        <w:t>Pansenfüllung</w:t>
      </w:r>
      <w:proofErr w:type="spellEnd"/>
      <w:r w:rsidR="0005600F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estimmt</w:t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>
          <w:fldData xml:space="preserve">PEVuZE5vdGU+PENpdGU+PEF1dGhvcj5HcnViZXI8L0F1dGhvcj48WWVhcj4yMDAxPC9ZZWFyPjxS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</w:fldData>
        </w:fldChar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</w:instrText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>
          <w:fldData xml:space="preserve">PEVuZE5vdGU+PENpdGU+PEF1dGhvcj5HcnViZXI8L0F1dGhvcj48WWVhcj4yMDAxPC9ZZWFyPjxS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</w:fldData>
        </w:fldChar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.DATA </w:instrText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t>(MERTENS und ELY 1979, GRUBER et al. 2001)</w:t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05600F" w:rsidRPr="004D74DB">
        <w:rPr>
          <w:rFonts w:ascii="Corbel" w:eastAsia="MS Mincho" w:hAnsi="Corbel" w:cs="Times New Roman"/>
          <w:sz w:val="23"/>
          <w:szCs w:val="23"/>
          <w14:numForm w14:val="lining"/>
        </w:rPr>
        <w:t>.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emnach </w:t>
      </w:r>
      <w:r w:rsidR="00B71CC6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euten </w:t>
      </w:r>
      <w:r w:rsidR="00A375FC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ie Ergebnisse dieses Versuches auf eine hohe mikrobielle Fermentation bzw. auf eine hohe Passagerate 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>bei steigendem Kraftfutteranteil hin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abei muss allerdings berücksichtigt werden, dass eine hohe Passagerate die Zeit für die mikrobielle Fermentation reduziert und diese Parameter damit im Widerspruch zueinander stehen </w:t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&gt;&lt;Author&gt;Van Soest&lt;/Author&gt;&lt;Year&gt;1994&lt;/Year&gt;&lt;RecNum&gt;98&lt;/RecNum&gt;&lt;DisplayText&gt;(MERTENS und ELY 1979, VAN SOEST 1994)&lt;/DisplayText&gt;&lt;record&gt;&lt;rec-number&gt;98&lt;/rec-number&gt;&lt;foreign-keys&gt;&lt;key app="EN" db-id="9vzsfwtfkfefdle29v3vpt5aattzvfvpv5wz" timestamp="1519895414"&gt;98&lt;/key&gt;&lt;/foreign-keys&gt;&lt;ref-type name="Book"&gt;6&lt;/ref-type&gt;&lt;contributors&gt;&lt;authors&gt;&lt;author&gt;Van Soest, Peter J.&lt;/author&gt;&lt;/authors&gt;&lt;/contributors&gt;&lt;titles&gt;&lt;title&gt;Nutritional ecology of the ruminant&lt;/title&gt;&lt;/titles&gt;&lt;volume&gt;2nd edition&lt;/volume&gt;&lt;section&gt;476&lt;/section&gt;&lt;dates&gt;&lt;year&gt;1994&lt;/year&gt;&lt;/dates&gt;&lt;pub-location&gt;Ithaca and London&lt;/pub-location&gt;&lt;publisher&gt;Cornell University Press&lt;/publisher&gt;&lt;isbn&gt;080142772X&lt;/isbn&gt;&lt;urls&gt;&lt;/urls&gt;&lt;custom2&gt;Georg Terler&lt;/custom2&gt;&lt;custom3&gt;Nutztierforschung&amp;#xD;Tierernaehrung&amp;#xD;Bibliothek&lt;/custom3&gt;&lt;language&gt;English&lt;/language&gt;&lt;/record&gt;&lt;/Cite&gt;&lt;Cite&gt;&lt;Author&gt;Mertens&lt;/Author&gt;&lt;Year&gt;1979&lt;/Year&gt;&lt;RecNum&gt;2051&lt;/RecNum&gt;&lt;record&gt;&lt;rec-number&gt;2051&lt;/rec-number&gt;&lt;foreign-keys&gt;&lt;key app="EN" db-id="9vzsfwtfkfefdle29v3vpt5aattzvfvpv5wz" timestamp="1614762289"&gt;2051&lt;/key&gt;&lt;/foreign-keys&gt;&lt;ref-type name="Journal Article"&gt;17&lt;/ref-type&gt;&lt;contributors&gt;&lt;authors&gt;&lt;author&gt;Mertens, D. R.&lt;/author&gt;&lt;author&gt;Ely, L. O.&lt;/author&gt;&lt;/authors&gt;&lt;/contributors&gt;&lt;titles&gt;&lt;title&gt;A Dynamic Model of Fiber Digestion and Passage in the Ruminant for Evaluating Forage Quality&lt;/title&gt;&lt;secondary-title&gt;Journal of Animal Science&lt;/secondary-title&gt;&lt;/titles&gt;&lt;periodical&gt;&lt;full-title&gt;Journal of Animal Science&lt;/full-title&gt;&lt;/periodical&gt;&lt;pages&gt;1085-1095&lt;/pages&gt;&lt;volume&gt;49&lt;/volume&gt;&lt;number&gt;4&lt;/number&gt;&lt;dates&gt;&lt;year&gt;1979&lt;/year&gt;&lt;/dates&gt;&lt;isbn&gt;0021-8812&lt;/isbn&gt;&lt;urls&gt;&lt;related-urls&gt;&lt;url&gt;https://doi.org/10.2527/jas1979.4941085x&lt;/url&gt;&lt;/related-urls&gt;&lt;/urls&gt;&lt;custom1&gt;Kotsiebung&lt;/custom1&gt;&lt;custom2&gt;Stefanie Gappmaier&lt;/custom2&gt;&lt;custom3&gt;Tierernaehrung&lt;/custom3&gt;&lt;electronic-resource-num&gt;10.2527/jas1979.4941085x&lt;/electronic-resource-num&gt;&lt;language&gt;eng&lt;/language&gt;&lt;access-date&gt;3/3/2021&lt;/access-date&gt;&lt;/record&gt;&lt;/Cite&gt;&lt;/EndNote&gt;</w:instrText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t>(MERTENS und ELY 1979, VAN SOEST 1994)</w:t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 </w:t>
      </w:r>
    </w:p>
    <w:p w:rsidR="00EB5C67" w:rsidRDefault="002D23A8" w:rsidP="00EB5C67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lastRenderedPageBreak/>
        <w:t>Werden diese Ergebnisse mit den Siebresiduen verglichen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,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ergeben</w:t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 xml:space="preserve"> sich weitere i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nteressante Er</w:t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>gebnisse. Die prozentuelle V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erteilung</w:t>
      </w:r>
      <w:r w:rsidR="00474A20" w:rsidRP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der Feststoffe im Kot</w:t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 xml:space="preserve"> zwischen Ober-, Mittel- und Untersieb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(ohne </w:t>
      </w:r>
      <w:proofErr w:type="spellStart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Feinstteile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) zeigte den </w:t>
      </w:r>
      <w:r w:rsidR="00604664" w:rsidRPr="004D74DB">
        <w:rPr>
          <w:rFonts w:ascii="Corbel" w:eastAsia="MS Mincho" w:hAnsi="Corbel" w:cs="Times New Roman"/>
          <w:sz w:val="23"/>
          <w:szCs w:val="23"/>
          <w14:numForm w14:val="lining"/>
        </w:rPr>
        <w:t>geringste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Anteil</w:t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im </w:t>
      </w:r>
      <w:proofErr w:type="spellStart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und den höchsten Anteil im Untersieb in der Gruppe S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M. Ein 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>geringerer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 Fasergehalt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im </w:t>
      </w:r>
      <w:proofErr w:type="spellStart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zw. der hohe Faseranteil im Untersieb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 weise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auf einen guten Faserabbau</w:t>
      </w:r>
      <w:r w:rsidR="00F67FBD">
        <w:rPr>
          <w:rFonts w:ascii="Corbel" w:eastAsia="MS Mincho" w:hAnsi="Corbel" w:cs="Times New Roman"/>
          <w:sz w:val="23"/>
          <w:szCs w:val="23"/>
          <w14:numForm w14:val="lining"/>
        </w:rPr>
        <w:t xml:space="preserve"> und damit verbunden auf eine gute mikrobielle Faserverdauung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hin</w:t>
      </w:r>
      <w:r w:rsidR="00604664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604664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&gt;&lt;Author&gt;Cotanch&lt;/Author&gt;&lt;Year&gt;2012&lt;/Year&gt;&lt;RecNum&gt;1102&lt;/RecNum&gt;&lt;DisplayText&gt;(COTANCH und DARRAH 2012)&lt;/DisplayText&gt;&lt;record&gt;&lt;rec-number&gt;1102&lt;/rec-number&gt;&lt;foreign-keys&gt;&lt;key app="EN" db-id="9vzsfwtfkfefdle29v3vpt5aattzvfvpv5wz" timestamp="1523352554"&gt;1102&lt;/key&gt;&lt;key app="ENWeb" db-id=""&gt;0&lt;/key&gt;&lt;/foreign-keys&gt;&lt;ref-type name="Magazine Article"&gt;19&lt;/ref-type&gt;&lt;contributors&gt;&lt;authors&gt;&lt;author&gt;Cotanch, K.&lt;/author&gt;&lt;author&gt;Darrah, J.&lt;/author&gt;&lt;/authors&gt;&lt;/contributors&gt;&lt;titles&gt;&lt;title&gt;Fecal fractions of the Nasco Digestion Analyser/Cargill Manure Screener&lt;/title&gt;&lt;secondary-title&gt;Farm Report&lt;/secondary-title&gt;&lt;/titles&gt;&lt;pages&gt;7&lt;/pages&gt;&lt;volume&gt;June 2012&lt;/volume&gt;&lt;dates&gt;&lt;year&gt;2012&lt;/year&gt;&lt;/dates&gt;&lt;pub-location&gt;New York&lt;/pub-location&gt;&lt;publisher&gt;William H. Miner Agricultural Research Institute&lt;/publisher&gt;&lt;urls&gt;&lt;/urls&gt;&lt;custom1&gt;Kotsiebung&lt;/custom1&gt;&lt;custom2&gt;Stefanie Kiendler&amp;#xD;Georg Terler&lt;/custom2&gt;&lt;custom3&gt;Tierernaehrung&amp;#xD;Nutztierforschung&amp;#xD;Bibliothek&lt;/custom3&gt;&lt;language&gt;English&lt;/language&gt;&lt;/record&gt;&lt;/Cite&gt;&lt;/EndNote&gt;</w:instrText>
      </w:r>
      <w:r w:rsidR="00604664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t>(COTANCH und DARRAH 2012)</w:t>
      </w:r>
      <w:r w:rsidR="00604664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EB5C67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>Auch die visuelle Beurteilung der Fase</w:t>
      </w:r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 xml:space="preserve">rrückstände im </w:t>
      </w:r>
      <w:proofErr w:type="spellStart"/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BE28BE">
        <w:rPr>
          <w:rFonts w:ascii="Corbel" w:eastAsia="MS Mincho" w:hAnsi="Corbel" w:cs="Times New Roman"/>
          <w:sz w:val="23"/>
          <w:szCs w:val="23"/>
          <w14:numForm w14:val="lining"/>
        </w:rPr>
        <w:t xml:space="preserve"> zeigte 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>kurze, filzartige Rückstände, welche ebenfalls auf eine gute Verdauung hindeuten.</w:t>
      </w:r>
    </w:p>
    <w:p w:rsidR="00EB5C67" w:rsidRPr="004D74DB" w:rsidRDefault="00EB5C67" w:rsidP="00EB5C67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>In der Gruppe SH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zeigte sich, w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enn auch nicht signifikant,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ein höherer Anteil im </w:t>
      </w:r>
      <w:proofErr w:type="spellStart"/>
      <w:r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im Vergleich zur Gruppe S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M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. Durch einen steigenden Kraftfutter-Anteil in der Ration sinkt der pH-Wert im Pansen und damit verbunden verschlechtern sich die Lebensbedingungen für die Zellulose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-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spaltenden Mikroorganismen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&gt;&lt;Author&gt;Van Soest&lt;/Author&gt;&lt;Year&gt;1994&lt;/Year&gt;&lt;RecNum&gt;98&lt;/RecNum&gt;&lt;DisplayText&gt;(VAN SOEST 1994)&lt;/DisplayText&gt;&lt;record&gt;&lt;rec-number&gt;98&lt;/rec-number&gt;&lt;foreign-keys&gt;&lt;key app="EN" db-id="9vzsfwtfkfefdle29v3vpt5aattzvfvpv5wz" timestamp="1519895414"&gt;98&lt;/key&gt;&lt;/foreign-keys&gt;&lt;ref-type name="Book"&gt;6&lt;/ref-type&gt;&lt;contributors&gt;&lt;authors&gt;&lt;author&gt;Van Soest, Peter J.&lt;/author&gt;&lt;/authors&gt;&lt;/contributors&gt;&lt;titles&gt;&lt;title&gt;Nutritional ecology of the ruminant&lt;/title&gt;&lt;/titles&gt;&lt;volume&gt;2nd edition&lt;/volume&gt;&lt;section&gt;476&lt;/section&gt;&lt;dates&gt;&lt;year&gt;1994&lt;/year&gt;&lt;/dates&gt;&lt;pub-location&gt;Ithaca and London&lt;/pub-location&gt;&lt;publisher&gt;Cornell University Press&lt;/publisher&gt;&lt;isbn&gt;080142772X&lt;/isbn&gt;&lt;urls&gt;&lt;/urls&gt;&lt;custom2&gt;Georg Terler&lt;/custom2&gt;&lt;custom3&gt;Nutztierforschung&amp;#xD;Tierernaehrung&amp;#xD;Bibliothek&lt;/custom3&gt;&lt;language&gt;English&lt;/language&gt;&lt;/record&gt;&lt;/Cite&gt;&lt;/EndNote&gt;</w:instrTex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(VAN SOEST 1994)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Mertens&lt;/Author&gt;&lt;Year&gt;1980&lt;/Year&gt;&lt;RecNum&gt;1266&lt;/RecNum&gt;&lt;DisplayText&gt;MERTENS und LOFTEN (1980)&lt;/DisplayText&gt;&lt;record&gt;&lt;rec-number&gt;1266&lt;/rec-number&gt;&lt;foreign-keys&gt;&lt;key app="EN" db-id="9vzsfwtfkfefdle29v3vpt5aattzvfvpv5wz" timestamp="1533795410"&gt;1266&lt;/key&gt;&lt;/foreign-keys&gt;&lt;ref-type name="Journal Article"&gt;17&lt;/ref-type&gt;&lt;contributors&gt;&lt;authors&gt;&lt;author&gt;Mertens, D. R.&lt;/author&gt;&lt;author&gt;Loften, J. R.&lt;/author&gt;&lt;/authors&gt;&lt;/contributors&gt;&lt;titles&gt;&lt;title&gt;The Effect of Starch on Forage Fiber Digestion Kinetics In Vitro&amp;lt;sup&amp;gt;1&amp;lt;/sup&amp;gt;&lt;/title&gt;&lt;secondary-title&gt;Journal of Dairy Science&lt;/secondary-title&gt;&lt;/titles&gt;&lt;periodical&gt;&lt;full-title&gt;Journal of Dairy Science&lt;/full-title&gt;&lt;/periodical&gt;&lt;pages&gt;1437-1446&lt;/pages&gt;&lt;volume&gt;63&lt;/volume&gt;&lt;number&gt;9&lt;/number&gt;&lt;dates&gt;&lt;year&gt;1980&lt;/year&gt;&lt;/dates&gt;&lt;publisher&gt;Elsevier&lt;/publisher&gt;&lt;isbn&gt;0022-0302&lt;/isbn&gt;&lt;urls&gt;&lt;related-urls&gt;&lt;url&gt;&lt;style face="underline" font="default" size="100%"&gt;https://doi.org/10.3168/jds.S0022-0302(80)83101-8&lt;/style&gt;&lt;/url&gt;&lt;/related-urls&gt;&lt;/urls&gt;&lt;custom1&gt;Kotsiebung&lt;/custom1&gt;&lt;custom2&gt;Stefanie Kiendler&lt;/custom2&gt;&lt;custom3&gt;Tierernaehrung&amp;#xD;Nutztierforschung&amp;#xD;Bibliothek&lt;/custom3&gt;&lt;electronic-resource-num&gt;10.3168/jds.S0022-0302(80)83101-8&lt;/electronic-resource-num&gt;&lt;language&gt;English&lt;/language&gt;&lt;access-date&gt;2018/08/08&lt;/access-date&gt;&lt;/record&gt;&lt;/Cite&gt;&lt;/EndNote&gt;</w:instrTex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MERTENS und LOFTEN (1980)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eschreiben in ihrer Arbeit ebenfalls einen reduzierten Faserabbau bei Zugabe von stärkereichem Kraftfutter (0, 40, 60 oder 80 % KF). Begründet wird dies mit einer verlängerten Lag-Phase (Verzögerungszeit) des Faserabbaus im Pansen.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El-Shazly&lt;/Author&gt;&lt;Year&gt;1961&lt;/Year&gt;&lt;RecNum&gt;2052&lt;/RecNum&gt;&lt;DisplayText&gt;EL-SHAZLY et al. (1961)&lt;/DisplayText&gt;&lt;record&gt;&lt;rec-number&gt;2052&lt;/rec-number&gt;&lt;foreign-keys&gt;&lt;key app="EN" db-id="9vzsfwtfkfefdle29v3vpt5aattzvfvpv5wz" timestamp="1614784098"&gt;2052&lt;/key&gt;&lt;/foreign-keys&gt;&lt;ref-type name="Journal Article"&gt;17&lt;/ref-type&gt;&lt;contributors&gt;&lt;authors&gt;&lt;author&gt;El-Shazly, K&lt;/author&gt;&lt;author&gt;Dehority, BA&lt;/author&gt;&lt;author&gt;Johnson, RR&lt;/author&gt;&lt;/authors&gt;&lt;/contributors&gt;&lt;titles&gt;&lt;title&gt;Effect of starch on the digestion of cellulose in vitro and in vivo by rumen microorganisms&lt;/title&gt;&lt;secondary-title&gt;Journal of Animal Science&lt;/secondary-title&gt;&lt;/titles&gt;&lt;periodical&gt;&lt;full-title&gt;Journal of Animal Science&lt;/full-title&gt;&lt;/periodical&gt;&lt;pages&gt;268-273&lt;/pages&gt;&lt;volume&gt;20&lt;/volume&gt;&lt;dates&gt;&lt;year&gt;1961&lt;/year&gt;&lt;/dates&gt;&lt;isbn&gt;0021-8812&lt;/isbn&gt;&lt;urls&gt;&lt;/urls&gt;&lt;custom1&gt;Kotsiebung&lt;/custom1&gt;&lt;custom2&gt;Stefanie Gappmaier&lt;/custom2&gt;&lt;custom3&gt;Tierernaehrung&lt;/custom3&gt;&lt;language&gt;eng&lt;/language&gt;&lt;/record&gt;&lt;/Cite&gt;&lt;/EndNote&gt;</w:instrTex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EL-SHAZLY et al. (1961)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führten dies au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f die Präferenz der fakultativ zellulose- und stärkeabbauende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Mikroorganismen zurück, welche zuerst die leicht verdauliche Energiequelle des Kraftfutters </w:t>
      </w:r>
      <w:r w:rsidR="001C3B98">
        <w:rPr>
          <w:rFonts w:ascii="Corbel" w:eastAsia="MS Mincho" w:hAnsi="Corbel" w:cs="Times New Roman"/>
          <w:sz w:val="23"/>
          <w:szCs w:val="23"/>
          <w14:numForm w14:val="lining"/>
        </w:rPr>
        <w:t xml:space="preserve">nutzen und sich so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ie Lag-Phase </w:t>
      </w:r>
      <w:r w:rsidR="001C3B98">
        <w:rPr>
          <w:rFonts w:ascii="Corbel" w:eastAsia="MS Mincho" w:hAnsi="Corbel" w:cs="Times New Roman"/>
          <w:sz w:val="23"/>
          <w:szCs w:val="23"/>
          <w14:numForm w14:val="lining"/>
        </w:rPr>
        <w:t>des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Faserabbau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>s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verlängert. </w:t>
      </w:r>
      <w:proofErr w:type="spellStart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Weiters</w:t>
      </w:r>
      <w:proofErr w:type="spellEnd"/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verweisen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Mertens&lt;/Author&gt;&lt;Year&gt;1980&lt;/Year&gt;&lt;RecNum&gt;1266&lt;/RecNum&gt;&lt;DisplayText&gt;MERTENS und LOFTEN (1980)&lt;/DisplayText&gt;&lt;record&gt;&lt;rec-number&gt;1266&lt;/rec-number&gt;&lt;foreign-keys&gt;&lt;key app="EN" db-id="9vzsfwtfkfefdle29v3vpt5aattzvfvpv5wz" timestamp="1533795410"&gt;1266&lt;/key&gt;&lt;/foreign-keys&gt;&lt;ref-type name="Journal Article"&gt;17&lt;/ref-type&gt;&lt;contributors&gt;&lt;authors&gt;&lt;author&gt;Mertens, D. R.&lt;/author&gt;&lt;author&gt;Loften, J. R.&lt;/author&gt;&lt;/authors&gt;&lt;/contributors&gt;&lt;titles&gt;&lt;title&gt;The Effect of Starch on Forage Fiber Digestion Kinetics In Vitro&amp;lt;sup&amp;gt;1&amp;lt;/sup&amp;gt;&lt;/title&gt;&lt;secondary-title&gt;Journal of Dairy Science&lt;/secondary-title&gt;&lt;/titles&gt;&lt;periodical&gt;&lt;full-title&gt;Journal of Dairy Science&lt;/full-title&gt;&lt;/periodical&gt;&lt;pages&gt;1437-1446&lt;/pages&gt;&lt;volume&gt;63&lt;/volume&gt;&lt;number&gt;9&lt;/number&gt;&lt;dates&gt;&lt;year&gt;1980&lt;/year&gt;&lt;/dates&gt;&lt;publisher&gt;Elsevier&lt;/publisher&gt;&lt;isbn&gt;0022-0302&lt;/isbn&gt;&lt;urls&gt;&lt;related-urls&gt;&lt;url&gt;&lt;style face="underline" font="default" size="100%"&gt;https://doi.org/10.3168/jds.S0022-0302(80)83101-8&lt;/style&gt;&lt;/url&gt;&lt;/related-urls&gt;&lt;/urls&gt;&lt;custom1&gt;Kotsiebung&lt;/custom1&gt;&lt;custom2&gt;Stefanie Kiendler&lt;/custom2&gt;&lt;custom3&gt;Tierernaehrung&amp;#xD;Nutztierforschung&amp;#xD;Bibliothek&lt;/custom3&gt;&lt;electronic-resource-num&gt;10.3168/jds.S0022-0302(80)83101-8&lt;/electronic-resource-num&gt;&lt;language&gt;English&lt;/language&gt;&lt;access-date&gt;2018/08/08&lt;/access-date&gt;&lt;/record&gt;&lt;/Cite&gt;&lt;/EndNote&gt;</w:instrTex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MERTENS und LOFTEN (1980)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auf den negativen Effekt der pH Wert-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Absenkung im Pansen auf den Faserabbau bei Kraftfutterergänzung. 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 xml:space="preserve">Auch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im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 xml:space="preserve"> vorliegenden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Versuch zeigte sich 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>bei steigendem Kraftfutteranteil eine sinkende XF-Verdaulichkeit in K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 xml:space="preserve">ombination mit einem abfallenden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pH-Wert 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 xml:space="preserve">im Kot. </w:t>
      </w:r>
    </w:p>
    <w:p w:rsidR="00EB5C67" w:rsidRDefault="006A5CD2" w:rsidP="00EB5C67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Im Vergleich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zu den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Gruppe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SM und SH zeigte die Gruppe SN höhere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 xml:space="preserve"> Anteile im </w:t>
      </w:r>
      <w:proofErr w:type="spellStart"/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>. Bei der visuellen Beurteilung waren die Faserbestan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>dteile gut als solche erkennbar. Die Faserlänge wurde a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>llerdings als „kurz“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 eingestuft. Dieses Ergebnis </w:t>
      </w:r>
      <w:r w:rsidR="000C4CA1">
        <w:rPr>
          <w:rFonts w:ascii="Corbel" w:eastAsia="MS Mincho" w:hAnsi="Corbel" w:cs="Times New Roman"/>
          <w:sz w:val="23"/>
          <w:szCs w:val="23"/>
          <w14:numForm w14:val="lining"/>
        </w:rPr>
        <w:t xml:space="preserve">deutet auf ein gutes Wiederkauverhalten hin. 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Allerdings dürfte der reduzierte Kraftfuttereinsatz zu einer reduzierten mikrobiellen Faserverdauung geführt haben. Das knappe Angebot an leicht löslichem Protein und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rasch verfügbarer 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>Energie aus dem Kraftfutter wirkte demnach limitierend für den Faserabbau.</w:t>
      </w:r>
    </w:p>
    <w:p w:rsidR="002D23A8" w:rsidRPr="004D74DB" w:rsidRDefault="00CF1BC8" w:rsidP="00CF1BC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>Der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Kot-Trock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>enmassegehalt in den Gruppen SM und SH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war signifikant höher als in der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Gruppe 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>SN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Skidmore&lt;/Author&gt;&lt;Year&gt;1990&lt;/Year&gt;&lt;RecNum&gt;1427&lt;/RecNum&gt;&lt;DisplayText&gt;SKIDMORE (1990)&lt;/DisplayText&gt;&lt;record&gt;&lt;rec-number&gt;1427&lt;/rec-number&gt;&lt;foreign-keys&gt;&lt;key app="EN" db-id="9vzsfwtfkfefdle29v3vpt5aattzvfvpv5wz" timestamp="1549264661"&gt;1427&lt;/key&gt;&lt;/foreign-keys&gt;&lt;ref-type name="Conference Paper"&gt;47&lt;/ref-type&gt;&lt;contributors&gt;&lt;authors&gt;&lt;author&gt;Skidmore, A.&lt;/author&gt;&lt;/authors&gt;&lt;/contributors&gt;&lt;titles&gt;&lt;title&gt;Beurteilung der Kotkonsistenz&lt;/title&gt;&lt;secondary-title&gt;Herd Health and Production Management in Dairy Production&lt;/secondary-title&gt;&lt;/titles&gt;&lt;pages&gt;250&lt;/pages&gt;&lt;dates&gt;&lt;year&gt;1990&lt;/year&gt;&lt;/dates&gt;&lt;pub-location&gt;Wageningen 1997&lt;/pub-location&gt;&lt;urls&gt;&lt;/urls&gt;&lt;custom1&gt;Kotsiebung&lt;/custom1&gt;&lt;custom2&gt;Stefanie Kiendler&lt;/custom2&gt;&lt;custom3&gt;Tierernaehrung&amp;#xD;Nutztierforschung&amp;#xD;Bibliothek&lt;/custom3&gt;&lt;language&gt;English&lt;/language&gt;&lt;/record&gt;&lt;/Cite&gt;&lt;/EndNote&gt;</w:instrTex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t>SKIDMORE (1990)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eschreibt in diesem Zusammenhang </w:t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t>niedrigere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Kot-Trocke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nmassegehalte als Indiz für eine </w:t>
      </w:r>
      <w:r w:rsidR="00C31F36" w:rsidRPr="004D74DB">
        <w:rPr>
          <w:rFonts w:ascii="Corbel" w:eastAsia="MS Mincho" w:hAnsi="Corbel" w:cs="Times New Roman"/>
          <w:sz w:val="23"/>
          <w:szCs w:val="23"/>
          <w14:numForm w14:val="lining"/>
        </w:rPr>
        <w:t>beschleunigte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Passagerate. Zudem verweisen 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Ireland-Perry&lt;/Author&gt;&lt;Year&gt;1993&lt;/Year&gt;&lt;RecNum&gt;1503&lt;/RecNum&gt;&lt;DisplayText&gt;IRELAND-PERRY und STALLINGS (1993)&lt;/DisplayText&gt;&lt;record&gt;&lt;rec-number&gt;1503&lt;/rec-number&gt;&lt;foreign-keys&gt;&lt;key app="EN" db-id="9vzsfwtfkfefdle29v3vpt5aattzvfvpv5wz" timestamp="1555415888"&gt;1503&lt;/key&gt;&lt;/foreign-keys&gt;&lt;ref-type name="Journal Article"&gt;17&lt;/ref-type&gt;&lt;contributors&gt;&lt;authors&gt;&lt;author&gt;Ireland-Perry, R. L.&lt;/author&gt;&lt;author&gt;Stallings, C. C.&lt;/author&gt;&lt;/authors&gt;&lt;/contributors&gt;&lt;titles&gt;&lt;title&gt;Fecal Consistency as Related to Dietary Composition in Lactating Holstein Cows&lt;/title&gt;&lt;secondary-title&gt;Journal of Dairy Science&lt;/secondary-title&gt;&lt;/titles&gt;&lt;periodical&gt;&lt;full-title&gt;Journal of Dairy Science&lt;/full-title&gt;&lt;/periodical&gt;&lt;pages&gt;1074-1082&lt;/pages&gt;&lt;volume&gt;76&lt;/volume&gt;&lt;number&gt;4&lt;/number&gt;&lt;keywords&gt;&lt;keyword&gt;fecal consistency&lt;/keyword&gt;&lt;keyword&gt;diet composition&lt;/keyword&gt;&lt;keyword&gt;fecal starch&lt;/keyword&gt;&lt;/keywords&gt;&lt;dates&gt;&lt;year&gt;1993&lt;/year&gt;&lt;pub-dates&gt;&lt;date&gt;1993/04/01/&lt;/date&gt;&lt;/pub-dates&gt;&lt;/dates&gt;&lt;isbn&gt;0022-0302&lt;/isbn&gt;&lt;urls&gt;&lt;related-urls&gt;&lt;url&gt;&lt;style face="underline" font="default" size="100%"&gt;http://www.sciencedirect.com/science/article/pii/S0022030293774366&lt;/style&gt;&lt;/url&gt;&lt;/related-urls&gt;&lt;/urls&gt;&lt;custom2&gt;Stefanie Kiendler&lt;/custom2&gt;&lt;custom3&gt;Nutztierforschung&amp;#xD;Bibliothek&lt;/custom3&gt;&lt;electronic-resource-num&gt;doi.org/10.3168/jds.S0022-0302(93)77436-6&lt;/electronic-resource-num&gt;&lt;language&gt;English&lt;/language&gt;&lt;/record&gt;&lt;/Cite&gt;&lt;/EndNote&gt;</w:instrTex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435DE2" w:rsidRPr="004D74DB">
        <w:rPr>
          <w:rFonts w:ascii="Corbel" w:eastAsia="MS Mincho" w:hAnsi="Corbel" w:cs="Times New Roman"/>
          <w:sz w:val="23"/>
          <w:szCs w:val="23"/>
          <w14:numForm w14:val="lining"/>
        </w:rPr>
        <w:t>IRELAND-PERRY und STALLINGS (1993)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auf den Zusammenhang zwischen Faser-Konzentration in der Ration</w:t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 xml:space="preserve"> und den Kot-Trockenmassegehalt. Dabei gehen die Ergebnisse des vorliegenden Versuches mit den Ergebnissen von </w:t>
      </w:r>
      <w:r w:rsidR="00732876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begin"/>
      </w:r>
      <w:r w:rsidR="00732876" w:rsidRPr="004D74DB">
        <w:rPr>
          <w:rFonts w:ascii="Corbel" w:eastAsia="MS Mincho" w:hAnsi="Corbel" w:cs="Times New Roman"/>
          <w:sz w:val="23"/>
          <w:szCs w:val="23"/>
          <w14:numForm w14:val="lining"/>
        </w:rPr>
        <w:instrText xml:space="preserve"> ADDIN EN.CITE &lt;EndNote&gt;&lt;Cite AuthorYear="1"&gt;&lt;Author&gt;Ireland-Perry&lt;/Author&gt;&lt;Year&gt;1993&lt;/Year&gt;&lt;RecNum&gt;1503&lt;/RecNum&gt;&lt;DisplayText&gt;IRELAND-PERRY und STALLINGS (1993)&lt;/DisplayText&gt;&lt;record&gt;&lt;rec-number&gt;1503&lt;/rec-number&gt;&lt;foreign-keys&gt;&lt;key app="EN" db-id="9vzsfwtfkfefdle29v3vpt5aattzvfvpv5wz" timestamp="1555415888"&gt;1503&lt;/key&gt;&lt;/foreign-keys&gt;&lt;ref-type name="Journal Article"&gt;17&lt;/ref-type&gt;&lt;contributors&gt;&lt;authors&gt;&lt;author&gt;Ireland-Perry, R. L.&lt;/author&gt;&lt;author&gt;Stallings, C. C.&lt;/author&gt;&lt;/authors&gt;&lt;/contributors&gt;&lt;titles&gt;&lt;title&gt;Fecal Consistency as Related to Dietary Composition in Lactating Holstein Cows&lt;/title&gt;&lt;secondary-title&gt;Journal of Dairy Science&lt;/secondary-title&gt;&lt;/titles&gt;&lt;periodical&gt;&lt;full-title&gt;Journal of Dairy Science&lt;/full-title&gt;&lt;/periodical&gt;&lt;pages&gt;1074-1082&lt;/pages&gt;&lt;volume&gt;76&lt;/volume&gt;&lt;number&gt;4&lt;/number&gt;&lt;keywords&gt;&lt;keyword&gt;fecal consistency&lt;/keyword&gt;&lt;keyword&gt;diet composition&lt;/keyword&gt;&lt;keyword&gt;fecal starch&lt;/keyword&gt;&lt;/keywords&gt;&lt;dates&gt;&lt;year&gt;1993&lt;/year&gt;&lt;pub-dates&gt;&lt;date&gt;1993/04/01/&lt;/date&gt;&lt;/pub-dates&gt;&lt;/dates&gt;&lt;isbn&gt;0022-0302&lt;/isbn&gt;&lt;urls&gt;&lt;related-urls&gt;&lt;url&gt;&lt;style face="underline" font="default" size="100%"&gt;http://www.sciencedirect.com/science/article/pii/S0022030293774366&lt;/style&gt;&lt;/url&gt;&lt;/related-urls&gt;&lt;/urls&gt;&lt;custom2&gt;Stefanie Kiendler&lt;/custom2&gt;&lt;custom3&gt;Nutztierforschung&amp;#xD;Bibliothek&lt;/custom3&gt;&lt;electronic-resource-num&gt;doi.org/10.3168/jds.S0022-0302(93)77436-6&lt;/electronic-resource-num&gt;&lt;language&gt;English&lt;/language&gt;&lt;/record&gt;&lt;/Cite&gt;&lt;/EndNote&gt;</w:instrText>
      </w:r>
      <w:r w:rsidR="00732876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separate"/>
      </w:r>
      <w:r w:rsidR="00732876" w:rsidRPr="004D74DB">
        <w:rPr>
          <w:rFonts w:ascii="Corbel" w:eastAsia="MS Mincho" w:hAnsi="Corbel" w:cs="Times New Roman"/>
          <w:sz w:val="23"/>
          <w:szCs w:val="23"/>
          <w14:numForm w14:val="lining"/>
        </w:rPr>
        <w:t>IRELAND-PERRY und STALLINGS (1993)</w:t>
      </w:r>
      <w:r w:rsidR="00732876"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 xml:space="preserve"> konform, wonach die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geringer</w:t>
      </w:r>
      <w:r w:rsidR="00B71CC6" w:rsidRPr="004D74DB">
        <w:rPr>
          <w:rFonts w:ascii="Corbel" w:eastAsia="MS Mincho" w:hAnsi="Corbel" w:cs="Times New Roman"/>
          <w:sz w:val="23"/>
          <w:szCs w:val="23"/>
          <w14:numForm w14:val="lining"/>
        </w:rPr>
        <w:t>e</w:t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Faser-Konzentration</w:t>
      </w:r>
      <w:r w:rsidR="00B71CC6" w:rsidRPr="004D74DB">
        <w:rPr>
          <w:rFonts w:ascii="Corbel" w:eastAsia="MS Mincho" w:hAnsi="Corbel" w:cs="Times New Roman"/>
          <w:sz w:val="23"/>
          <w:szCs w:val="23"/>
          <w14:numForm w14:val="lining"/>
        </w:rPr>
        <w:t>en</w:t>
      </w:r>
      <w:r w:rsidR="00732876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>in der Ration</w:t>
      </w:r>
      <w:r w:rsidR="00732876" w:rsidRPr="00732876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der Gruppe SM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 und SH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zu höheren Kot-Trockenmassegehalt</w:t>
      </w:r>
      <w:r w:rsidR="004C1DC7">
        <w:rPr>
          <w:rFonts w:ascii="Corbel" w:eastAsia="MS Mincho" w:hAnsi="Corbel" w:cs="Times New Roman"/>
          <w:sz w:val="23"/>
          <w:szCs w:val="23"/>
          <w14:numForm w14:val="lining"/>
        </w:rPr>
        <w:t>en führte</w:t>
      </w:r>
      <w:r w:rsidR="002D23A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Daraus wird geschlussfolgert, dass e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in hoher Anteil an </w:t>
      </w:r>
      <w:proofErr w:type="spellStart"/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>unabgebauter</w:t>
      </w:r>
      <w:proofErr w:type="spellEnd"/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 Faser im Darm die Peristaltik an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regt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>, ähnlich einer ballaststoffreichen Ernährung beim Menschen. Damit verringerte sich die Zeit zum Entwässern im Dickdarm und führt</w:t>
      </w:r>
      <w:r w:rsidR="00162619">
        <w:rPr>
          <w:rFonts w:ascii="Corbel" w:eastAsia="MS Mincho" w:hAnsi="Corbel" w:cs="Times New Roman"/>
          <w:sz w:val="23"/>
          <w:szCs w:val="23"/>
          <w14:numForm w14:val="lining"/>
        </w:rPr>
        <w:t>e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 so zu geringeren Kot-Trockenmassege</w:t>
      </w:r>
      <w:r w:rsidR="00162619">
        <w:rPr>
          <w:rFonts w:ascii="Corbel" w:eastAsia="MS Mincho" w:hAnsi="Corbel" w:cs="Times New Roman"/>
          <w:sz w:val="23"/>
          <w:szCs w:val="23"/>
          <w14:numForm w14:val="lining"/>
        </w:rPr>
        <w:t xml:space="preserve">halten. Auch in dem vorliegenden </w:t>
      </w:r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Versuch führte der hohe Anteil an </w:t>
      </w:r>
      <w:proofErr w:type="spellStart"/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>unabgebauter</w:t>
      </w:r>
      <w:proofErr w:type="spellEnd"/>
      <w:r w:rsidR="00990729">
        <w:rPr>
          <w:rFonts w:ascii="Corbel" w:eastAsia="MS Mincho" w:hAnsi="Corbel" w:cs="Times New Roman"/>
          <w:sz w:val="23"/>
          <w:szCs w:val="23"/>
          <w14:numForm w14:val="lining"/>
        </w:rPr>
        <w:t xml:space="preserve"> Faser in der Gruppe SN zu signifikant niedrigeren Kot-Trockenmassegehalten.</w:t>
      </w:r>
    </w:p>
    <w:p w:rsidR="005547B8" w:rsidRDefault="002D23A8" w:rsidP="004E0786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I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m Vergleich zur Gruppe SN</w:t>
      </w:r>
      <w:r w:rsidR="006A5CD2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hatte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 die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Gruppe W</w:t>
      </w:r>
      <w:r w:rsidR="004E0786">
        <w:rPr>
          <w:rFonts w:ascii="Corbel" w:eastAsia="MS Mincho" w:hAnsi="Corbel" w:cs="Times New Roman"/>
          <w:sz w:val="23"/>
          <w:szCs w:val="23"/>
          <w14:numForm w14:val="lining"/>
        </w:rPr>
        <w:t xml:space="preserve">N signifikant höhere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>XP- und NDF-Konzentration</w:t>
      </w:r>
      <w:r w:rsidR="00B71CC6" w:rsidRPr="004D74DB">
        <w:rPr>
          <w:rFonts w:ascii="Corbel" w:eastAsia="MS Mincho" w:hAnsi="Corbel" w:cs="Times New Roman"/>
          <w:sz w:val="23"/>
          <w:szCs w:val="23"/>
          <w14:numForm w14:val="lining"/>
        </w:rPr>
        <w:t>en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im Futter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Dieser </w:t>
      </w:r>
      <w:r w:rsidR="00650390" w:rsidRPr="004D74DB">
        <w:rPr>
          <w:rFonts w:ascii="Corbel" w:eastAsia="MS Mincho" w:hAnsi="Corbel" w:cs="Times New Roman"/>
          <w:sz w:val="23"/>
          <w:szCs w:val="23"/>
          <w14:numForm w14:val="lining"/>
        </w:rPr>
        <w:t>Eiweißüberschuss</w:t>
      </w:r>
      <w:r w:rsidR="00B71CC6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bei Weidehaltung (W0) führte</w:t>
      </w:r>
      <w:r w:rsidR="00B7158F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nicht nur zu deutlich erhöhten RNB-Werten und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 erhöhten</w:t>
      </w:r>
      <w:r w:rsidR="00B7158F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Milchharnstoffgehalten, auch der XP-Gehalt im Kot lag signifikant über den Gehaltswerten der Vergleichsgruppe</w:t>
      </w:r>
      <w:r w:rsidR="004E0786">
        <w:rPr>
          <w:rFonts w:ascii="Corbel" w:eastAsia="MS Mincho" w:hAnsi="Corbel" w:cs="Times New Roman"/>
          <w:sz w:val="23"/>
          <w:szCs w:val="23"/>
          <w14:numForm w14:val="lining"/>
        </w:rPr>
        <w:t xml:space="preserve"> (SN)</w:t>
      </w:r>
      <w:r w:rsidR="00B7158F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Dieser </w:t>
      </w:r>
      <w:r w:rsidR="00164169" w:rsidRPr="004D74DB">
        <w:rPr>
          <w:rFonts w:ascii="Corbel" w:eastAsia="MS Mincho" w:hAnsi="Corbel" w:cs="Times New Roman"/>
          <w:sz w:val="23"/>
          <w:szCs w:val="23"/>
          <w14:numForm w14:val="lining"/>
        </w:rPr>
        <w:t>hohe Gehalt an XP im Kot könnte ein Grund für den niedrigen Trockenmassegehalt des Kotes sein (osmotische Diarrhö).</w:t>
      </w:r>
      <w:r w:rsidR="004E0786">
        <w:rPr>
          <w:rFonts w:ascii="Corbel" w:eastAsia="MS Mincho" w:hAnsi="Corbel" w:cs="Times New Roman"/>
          <w:sz w:val="23"/>
          <w:szCs w:val="23"/>
          <w14:numForm w14:val="lining"/>
        </w:rPr>
        <w:t xml:space="preserve"> Die prozentuelle Verteilung der Kot-Rückstände in Ober-, Mittel- und Untersieb zeigten keinen signifikanten Unterschied zwischen 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den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 xml:space="preserve"> Gruppe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4E0786">
        <w:rPr>
          <w:rFonts w:ascii="Corbel" w:eastAsia="MS Mincho" w:hAnsi="Corbel" w:cs="Times New Roman"/>
          <w:sz w:val="23"/>
          <w:szCs w:val="23"/>
          <w14:numForm w14:val="lining"/>
        </w:rPr>
        <w:t>. Werden allerdings die Absolut-Werte (Rückstände der Siebe in g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/kg Kot FM</w:t>
      </w:r>
      <w:r w:rsidR="004E0786">
        <w:rPr>
          <w:rFonts w:ascii="Corbel" w:eastAsia="MS Mincho" w:hAnsi="Corbel" w:cs="Times New Roman"/>
          <w:sz w:val="23"/>
          <w:szCs w:val="23"/>
          <w14:numForm w14:val="lining"/>
        </w:rPr>
        <w:t>) miteinander verglichen, zeigten sich deutlich niedrigere Werte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 xml:space="preserve"> im </w:t>
      </w:r>
      <w:proofErr w:type="spellStart"/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 der Gruppe WN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 xml:space="preserve">, 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ebenso wie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bei der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>Summe aller Sieb</w:t>
      </w:r>
      <w:r w:rsidR="00162619">
        <w:rPr>
          <w:rFonts w:ascii="Corbel" w:eastAsia="MS Mincho" w:hAnsi="Corbel" w:cs="Times New Roman"/>
          <w:sz w:val="23"/>
          <w:szCs w:val="23"/>
          <w14:numForm w14:val="lining"/>
        </w:rPr>
        <w:t>e</w:t>
      </w:r>
      <w:r w:rsidR="004E0786"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>(Ober-, Mittel- und Untersieb)</w:t>
      </w:r>
      <w:r w:rsidR="004E0786">
        <w:rPr>
          <w:rFonts w:ascii="Corbel" w:eastAsia="MS Mincho" w:hAnsi="Corbel" w:cs="Times New Roman"/>
          <w:sz w:val="23"/>
          <w:szCs w:val="23"/>
          <w14:numForm w14:val="lining"/>
        </w:rPr>
        <w:t xml:space="preserve">. 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 xml:space="preserve">Der </w:t>
      </w:r>
      <w:proofErr w:type="spellStart"/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>Feinstteil</w:t>
      </w:r>
      <w:proofErr w:type="spellEnd"/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 xml:space="preserve">-Gehalt, 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lastRenderedPageBreak/>
        <w:t>also jener Teil der Feststoffe im Kot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>, welcher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 xml:space="preserve"> bei der Siebung ausgewaschen wurden, war in der Gruppe WN signifikant höher als in der Gruppe SN. All diese Ergebnisse deuten auf eine </w:t>
      </w:r>
      <w:r w:rsidR="006A5CD2">
        <w:rPr>
          <w:rFonts w:ascii="Corbel" w:eastAsia="MS Mincho" w:hAnsi="Corbel" w:cs="Times New Roman"/>
          <w:sz w:val="23"/>
          <w:szCs w:val="23"/>
          <w14:numForm w14:val="lining"/>
        </w:rPr>
        <w:t xml:space="preserve">gute </w:t>
      </w:r>
      <w:r w:rsidR="005547B8">
        <w:rPr>
          <w:rFonts w:ascii="Corbel" w:eastAsia="MS Mincho" w:hAnsi="Corbel" w:cs="Times New Roman"/>
          <w:sz w:val="23"/>
          <w:szCs w:val="23"/>
          <w14:numForm w14:val="lining"/>
        </w:rPr>
        <w:t>Faserverdauung der Gruppe WN hin.</w:t>
      </w:r>
    </w:p>
    <w:p w:rsidR="004E0786" w:rsidRDefault="004E0786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</w:p>
    <w:p w:rsidR="00671B7B" w:rsidRPr="004D74DB" w:rsidRDefault="0000693D" w:rsidP="001B6678">
      <w:pPr>
        <w:keepNext/>
        <w:spacing w:before="240" w:after="240" w:line="240" w:lineRule="auto"/>
        <w:ind w:left="567"/>
        <w:jc w:val="both"/>
        <w:outlineLvl w:val="1"/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5</w:t>
      </w:r>
      <w:r w:rsidR="00571195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 xml:space="preserve"> </w:t>
      </w:r>
      <w:r w:rsidR="00B00A08"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t>Fazit</w:t>
      </w:r>
    </w:p>
    <w:p w:rsidR="007816B8" w:rsidRDefault="007816B8" w:rsidP="001B6678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Die Stall-Gruppe mit der mittleren Kraftfuttergabe (SM) zeigte die beste Faserverdauung. Mit steigendem Kraftfuttereinsatz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sank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der pH-Wert im Kot und auch die Faserv</w:t>
      </w:r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>er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daulichkeit. </w:t>
      </w:r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 xml:space="preserve">Bei der Kotsiebung führte dies zu höheren Anteilen im </w:t>
      </w:r>
      <w:proofErr w:type="spellStart"/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 xml:space="preserve"> (Grobfaser). Die Stall-Gruppe mit niedrigem Kraftfuttereinsatz zeigte kurze Fasern im </w:t>
      </w:r>
      <w:proofErr w:type="spellStart"/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>, welche auf ein gu</w:t>
      </w:r>
      <w:r w:rsidR="009501BE">
        <w:rPr>
          <w:rFonts w:ascii="Corbel" w:eastAsia="MS Mincho" w:hAnsi="Corbel" w:cs="Times New Roman"/>
          <w:sz w:val="23"/>
          <w:szCs w:val="23"/>
          <w14:numForm w14:val="lining"/>
        </w:rPr>
        <w:t>tes Wiederkauverhalten hindeuten</w:t>
      </w:r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>. Allerdings kann der Schluss gezogen werden, dass bei niedrigem Kraftfuttereinsatz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 das Fehlen von</w:t>
      </w:r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 xml:space="preserve"> leichtverdauliche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 xml:space="preserve"> Protein- und Energiekomponenten die mikrobielle Faserverdauung limitieren. </w:t>
      </w:r>
    </w:p>
    <w:p w:rsidR="00056779" w:rsidRDefault="00056779" w:rsidP="00056779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>Beim</w:t>
      </w:r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 xml:space="preserve"> Verg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leich unterschiedlicher Fütterungssysteme</w:t>
      </w:r>
      <w:r w:rsidR="005B379B">
        <w:rPr>
          <w:rFonts w:ascii="Corbel" w:eastAsia="MS Mincho" w:hAnsi="Corbel" w:cs="Times New Roman"/>
          <w:sz w:val="23"/>
          <w:szCs w:val="23"/>
          <w14:numForm w14:val="lining"/>
        </w:rPr>
        <w:t xml:space="preserve"> (Stall vs. Weide [SN vs.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WN]) müssen zusätzlich zur Interpretation der prozentuellen Siebverteilung auch Absolut-Werte miteinbezogen werden. Zeigte die prozentuelle Siebverteilung zwischen den Versuchsgruppen keinen Unterschied, wurde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n bei den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Absolut-Werten </w:t>
      </w:r>
      <w:r w:rsidR="000C188F">
        <w:rPr>
          <w:rFonts w:ascii="Corbel" w:eastAsia="MS Mincho" w:hAnsi="Corbel" w:cs="Times New Roman"/>
          <w:sz w:val="23"/>
          <w:szCs w:val="23"/>
          <w14:numForm w14:val="lining"/>
        </w:rPr>
        <w:t xml:space="preserve">(g Residuen / kg Kot FM)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der einzelnen Siebe deutliche Unterschiede erhoben. Die Gruppe WN 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>hatte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deutlich geringere Werte im </w:t>
      </w:r>
      <w:proofErr w:type="spellStart"/>
      <w:r>
        <w:rPr>
          <w:rFonts w:ascii="Corbel" w:eastAsia="MS Mincho" w:hAnsi="Corbel" w:cs="Times New Roman"/>
          <w:sz w:val="23"/>
          <w:szCs w:val="23"/>
          <w14:numForm w14:val="lining"/>
        </w:rPr>
        <w:t>Obersieb</w:t>
      </w:r>
      <w:proofErr w:type="spellEnd"/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, sowie in der Summe aller drei Siebe. In Kombination mit dem höheren </w:t>
      </w:r>
      <w:proofErr w:type="spellStart"/>
      <w:r>
        <w:rPr>
          <w:rFonts w:ascii="Corbel" w:eastAsia="MS Mincho" w:hAnsi="Corbel" w:cs="Times New Roman"/>
          <w:sz w:val="23"/>
          <w:szCs w:val="23"/>
          <w14:numForm w14:val="lining"/>
        </w:rPr>
        <w:t>Feinstteil</w:t>
      </w:r>
      <w:proofErr w:type="spellEnd"/>
      <w:r>
        <w:rPr>
          <w:rFonts w:ascii="Corbel" w:eastAsia="MS Mincho" w:hAnsi="Corbel" w:cs="Times New Roman"/>
          <w:sz w:val="23"/>
          <w:szCs w:val="23"/>
          <w14:numForm w14:val="lining"/>
        </w:rPr>
        <w:t>-Gehalt zeigte die Gruppe WN eine gute Faserverdauung.</w:t>
      </w:r>
    </w:p>
    <w:p w:rsidR="00B11CC0" w:rsidRPr="004D74DB" w:rsidRDefault="00056779" w:rsidP="00056779">
      <w:pPr>
        <w:spacing w:before="240" w:after="240" w:line="240" w:lineRule="auto"/>
        <w:ind w:left="567"/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Anhand der </w:t>
      </w:r>
      <w:r w:rsidR="00B00A08" w:rsidRPr="004D74DB">
        <w:rPr>
          <w:rFonts w:ascii="Corbel" w:eastAsia="MS Mincho" w:hAnsi="Corbel" w:cs="Times New Roman"/>
          <w:sz w:val="23"/>
          <w:szCs w:val="23"/>
          <w14:numForm w14:val="lining"/>
        </w:rPr>
        <w:t>prozentuelle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n</w:t>
      </w:r>
      <w:r w:rsidR="00B00A0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Verteilung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der Feststoffe im Kot </w:t>
      </w:r>
      <w:r w:rsidR="00ED56EC">
        <w:rPr>
          <w:rFonts w:ascii="Corbel" w:eastAsia="MS Mincho" w:hAnsi="Corbel" w:cs="Times New Roman"/>
          <w:sz w:val="23"/>
          <w:szCs w:val="23"/>
          <w14:numForm w14:val="lining"/>
        </w:rPr>
        <w:t>in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 Ober-, </w:t>
      </w:r>
      <w:r w:rsidR="00B00A08" w:rsidRPr="004D74DB">
        <w:rPr>
          <w:rFonts w:ascii="Corbel" w:eastAsia="MS Mincho" w:hAnsi="Corbel" w:cs="Times New Roman"/>
          <w:sz w:val="23"/>
          <w:szCs w:val="23"/>
          <w14:numForm w14:val="lining"/>
        </w:rPr>
        <w:t>Mittel</w:t>
      </w:r>
      <w:r w:rsidR="00162619">
        <w:rPr>
          <w:rFonts w:ascii="Corbel" w:eastAsia="MS Mincho" w:hAnsi="Corbel" w:cs="Times New Roman"/>
          <w:sz w:val="23"/>
          <w:szCs w:val="23"/>
          <w14:numForm w14:val="lining"/>
        </w:rPr>
        <w:t>-</w:t>
      </w:r>
      <w:r w:rsidR="00B00A08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und Untersieb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>lassen sich Rückschlüsse auf die Rationsgestaltung ziehen. Werden allerdings unterschiedliche Fütterungssysteme (Stall vs. Weide) miteinander verglichen, müssen die Absolut-Werte der e</w:t>
      </w:r>
      <w:r w:rsidR="00474A20">
        <w:rPr>
          <w:rFonts w:ascii="Corbel" w:eastAsia="MS Mincho" w:hAnsi="Corbel" w:cs="Times New Roman"/>
          <w:sz w:val="23"/>
          <w:szCs w:val="23"/>
          <w14:numForm w14:val="lining"/>
        </w:rPr>
        <w:t xml:space="preserve">inzelnen Siebe mitberücksichtigt 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werden. </w:t>
      </w:r>
    </w:p>
    <w:p w:rsidR="0079075F" w:rsidRDefault="0079075F" w:rsidP="001B6678">
      <w:pPr>
        <w:spacing w:line="360" w:lineRule="auto"/>
        <w:ind w:left="567"/>
        <w:rPr>
          <w:rFonts w:ascii="Calibri" w:hAnsi="Calibri" w:cs="Calibri"/>
          <w:noProof/>
          <w:lang w:val="de-AT"/>
        </w:rPr>
      </w:pPr>
      <w:r>
        <w:rPr>
          <w:lang w:val="de-AT"/>
        </w:rPr>
        <w:br w:type="page"/>
      </w:r>
    </w:p>
    <w:p w:rsidR="00571195" w:rsidRPr="009501BE" w:rsidRDefault="0000693D" w:rsidP="001B6678">
      <w:pPr>
        <w:keepNext/>
        <w:spacing w:before="240" w:after="120" w:line="240" w:lineRule="auto"/>
        <w:ind w:left="567"/>
        <w:jc w:val="both"/>
        <w:outlineLvl w:val="1"/>
        <w:rPr>
          <w:rFonts w:ascii="Corbel" w:eastAsia="MS Mincho" w:hAnsi="Corbel" w:cs="Times New Roman"/>
          <w:b/>
          <w:bCs/>
          <w:color w:val="E6320F"/>
          <w:sz w:val="30"/>
          <w:lang w:val="en-US"/>
          <w14:numForm w14:val="lining"/>
        </w:rPr>
      </w:pPr>
      <w:proofErr w:type="gramStart"/>
      <w:r w:rsidRPr="009501BE">
        <w:rPr>
          <w:rFonts w:ascii="Corbel" w:eastAsia="MS Mincho" w:hAnsi="Corbel" w:cs="Times New Roman"/>
          <w:b/>
          <w:bCs/>
          <w:color w:val="E6320F"/>
          <w:sz w:val="30"/>
          <w:lang w:val="en-US"/>
          <w14:numForm w14:val="lining"/>
        </w:rPr>
        <w:lastRenderedPageBreak/>
        <w:t>6</w:t>
      </w:r>
      <w:proofErr w:type="gramEnd"/>
      <w:r w:rsidR="00571195" w:rsidRPr="009501BE">
        <w:rPr>
          <w:rFonts w:ascii="Corbel" w:eastAsia="MS Mincho" w:hAnsi="Corbel" w:cs="Times New Roman"/>
          <w:b/>
          <w:bCs/>
          <w:color w:val="E6320F"/>
          <w:sz w:val="30"/>
          <w:lang w:val="en-US"/>
          <w14:numForm w14:val="lining"/>
        </w:rPr>
        <w:t xml:space="preserve"> </w:t>
      </w:r>
      <w:proofErr w:type="spellStart"/>
      <w:r w:rsidR="00571195" w:rsidRPr="009501BE">
        <w:rPr>
          <w:rFonts w:ascii="Corbel" w:eastAsia="MS Mincho" w:hAnsi="Corbel" w:cs="Times New Roman"/>
          <w:b/>
          <w:bCs/>
          <w:color w:val="E6320F"/>
          <w:sz w:val="30"/>
          <w:lang w:val="en-US"/>
          <w14:numForm w14:val="lining"/>
        </w:rPr>
        <w:t>Literatur</w:t>
      </w:r>
      <w:proofErr w:type="spellEnd"/>
    </w:p>
    <w:p w:rsidR="009F1736" w:rsidRPr="009F1736" w:rsidRDefault="008342FE" w:rsidP="006A5CD2">
      <w:pPr>
        <w:pStyle w:val="EndNoteBibliography"/>
        <w:spacing w:after="0"/>
        <w:ind w:left="1276" w:hanging="709"/>
      </w:pPr>
      <w:r w:rsidRPr="004D74DB">
        <w:rPr>
          <w:rFonts w:ascii="Corbel" w:eastAsia="MS Mincho" w:hAnsi="Corbel" w:cs="Times New Roman"/>
          <w:noProof w:val="0"/>
          <w:sz w:val="23"/>
          <w:szCs w:val="23"/>
          <w:lang w:val="de-DE"/>
          <w14:numForm w14:val="lining"/>
        </w:rPr>
        <w:fldChar w:fldCharType="begin"/>
      </w:r>
      <w:r w:rsidRPr="009501BE">
        <w:rPr>
          <w:rFonts w:ascii="Corbel" w:eastAsia="MS Mincho" w:hAnsi="Corbel" w:cs="Times New Roman"/>
          <w:noProof w:val="0"/>
          <w:sz w:val="23"/>
          <w:szCs w:val="23"/>
          <w14:numForm w14:val="lining"/>
        </w:rPr>
        <w:instrText xml:space="preserve"> ADDIN EN.REFLIST </w:instrText>
      </w:r>
      <w:r w:rsidRPr="004D74DB">
        <w:rPr>
          <w:rFonts w:ascii="Corbel" w:eastAsia="MS Mincho" w:hAnsi="Corbel" w:cs="Times New Roman"/>
          <w:noProof w:val="0"/>
          <w:sz w:val="23"/>
          <w:szCs w:val="23"/>
          <w:lang w:val="de-DE"/>
          <w14:numForm w14:val="lining"/>
        </w:rPr>
        <w:fldChar w:fldCharType="separate"/>
      </w:r>
      <w:r w:rsidR="009F1736" w:rsidRPr="009F1736">
        <w:t>COTANCH, K. und J. DARRAH, 2012: Fecal fractions of the Nasco Digestion Analyser/Cargill Manure Screener. Farm Report June 2012, 7.</w:t>
      </w:r>
    </w:p>
    <w:p w:rsidR="009F1736" w:rsidRPr="009501BE" w:rsidRDefault="009F1736" w:rsidP="006A5CD2">
      <w:pPr>
        <w:pStyle w:val="EndNoteBibliography"/>
        <w:spacing w:after="0"/>
        <w:ind w:left="1276" w:hanging="709"/>
        <w:rPr>
          <w:lang w:val="de-DE"/>
        </w:rPr>
      </w:pPr>
      <w:r w:rsidRPr="009F1736">
        <w:t xml:space="preserve">EL-SHAZLY, K., B. DEHORITY und R. JOHNSON, 1961: Effect of starch on the digestion of cellulose in vitro and in vivo by rumen microorganisms. </w:t>
      </w:r>
      <w:r w:rsidRPr="009501BE">
        <w:rPr>
          <w:lang w:val="de-DE"/>
        </w:rPr>
        <w:t>Journal of Animal Science 20, 268-273.</w:t>
      </w:r>
    </w:p>
    <w:p w:rsidR="009F1736" w:rsidRPr="009501BE" w:rsidRDefault="009F1736" w:rsidP="006A5CD2">
      <w:pPr>
        <w:pStyle w:val="EndNoteBibliography"/>
        <w:spacing w:after="0"/>
        <w:ind w:left="1276" w:hanging="709"/>
        <w:rPr>
          <w:lang w:val="de-DE"/>
        </w:rPr>
      </w:pPr>
      <w:r w:rsidRPr="009501BE">
        <w:rPr>
          <w:lang w:val="de-DE"/>
        </w:rPr>
        <w:t>GAPPMAIER, S. und T. TÜCHLER 2020: Kotbeurteilung: Die Kuhflade unter die Lupe nehmen. ÖAG-Info 3/2020, Österreichische Arbeitsgemeinschaft für Grünland und Viehwirtschaft, Irdning-Donnersbachtal, 12 S.</w:t>
      </w:r>
    </w:p>
    <w:p w:rsidR="009F1736" w:rsidRPr="009501BE" w:rsidRDefault="009F1736" w:rsidP="006A5CD2">
      <w:pPr>
        <w:pStyle w:val="EndNoteBibliography"/>
        <w:spacing w:after="0"/>
        <w:ind w:left="1276" w:hanging="709"/>
        <w:rPr>
          <w:lang w:val="de-DE"/>
        </w:rPr>
      </w:pPr>
      <w:r w:rsidRPr="00FF2A64">
        <w:rPr>
          <w:lang w:val="de-DE"/>
        </w:rPr>
        <w:t>GFE 2001: Energie- und Nährstoffbedarf landwirtschaftlicher Nutztiere, Nr 8: Empfehlungen zur Energie- und Nährstoffversorgung der</w:t>
      </w:r>
      <w:r w:rsidR="00FF2A64" w:rsidRPr="00FF2A64">
        <w:rPr>
          <w:lang w:val="de-DE"/>
        </w:rPr>
        <w:t xml:space="preserve"> Milchkühe und Aufzuchtrinder. </w:t>
      </w:r>
      <w:r w:rsidRPr="009501BE">
        <w:rPr>
          <w:lang w:val="de-DE"/>
        </w:rPr>
        <w:t>DLG-Verlag, Frankfurt am Main, 135 S.</w:t>
      </w:r>
    </w:p>
    <w:p w:rsidR="009F1736" w:rsidRPr="009501BE" w:rsidRDefault="009F1736" w:rsidP="006A5CD2">
      <w:pPr>
        <w:pStyle w:val="EndNoteBibliography"/>
        <w:spacing w:after="0"/>
        <w:ind w:left="1276" w:hanging="709"/>
        <w:rPr>
          <w:lang w:val="de-DE"/>
        </w:rPr>
      </w:pPr>
      <w:r w:rsidRPr="009501BE">
        <w:rPr>
          <w:lang w:val="de-DE"/>
        </w:rPr>
        <w:t>GRUBER, L., T. GUGGENBERGER, A. STEINWIDDER, J. HÄUSLER, A. SCHAUER, R. STEINWENDER, W. WENZL und B. STEINER, 2001: Vorhersage der Futteraufnahme von Milchkühen auf Basis der Fütterungsversuche der BAL Gumpenstein. 28. Viehwirtschaftliche Fachtagung, BAL Gumpenstein, Irdning, 11-36.</w:t>
      </w:r>
    </w:p>
    <w:p w:rsidR="009F1736" w:rsidRPr="009F1736" w:rsidRDefault="009F1736" w:rsidP="006A5CD2">
      <w:pPr>
        <w:pStyle w:val="EndNoteBibliography"/>
        <w:spacing w:after="0"/>
        <w:ind w:left="1276" w:hanging="709"/>
      </w:pPr>
      <w:r w:rsidRPr="009501BE">
        <w:rPr>
          <w:lang w:val="de-DE"/>
        </w:rPr>
        <w:t xml:space="preserve">GRUBER, L., M. PRIES, F.J. SCHWARZ, H. SPIEKERS und W. STAUDACHER, 2006: Schätzung der Futteraufnahme bei der Milchkuh. </w:t>
      </w:r>
      <w:r w:rsidRPr="009F1736">
        <w:t>DLG-Information 1, 1-29.</w:t>
      </w:r>
    </w:p>
    <w:p w:rsidR="009F1736" w:rsidRPr="009501BE" w:rsidRDefault="009F1736" w:rsidP="006A5CD2">
      <w:pPr>
        <w:pStyle w:val="EndNoteBibliography"/>
        <w:spacing w:after="0"/>
        <w:ind w:left="1276" w:hanging="709"/>
        <w:rPr>
          <w:lang w:val="de-DE"/>
        </w:rPr>
      </w:pPr>
      <w:r w:rsidRPr="009F1736">
        <w:t xml:space="preserve">IRELAND-PERRY, R.L. und C.C. STALLINGS, 1993: Fecal Consistency as Related to Dietary Composition in Lactating Holstein Cows. </w:t>
      </w:r>
      <w:r w:rsidRPr="009501BE">
        <w:rPr>
          <w:lang w:val="de-DE"/>
        </w:rPr>
        <w:t>Journal of Dairy Science 76, 1074-1082.</w:t>
      </w:r>
    </w:p>
    <w:p w:rsidR="009F1736" w:rsidRPr="009501BE" w:rsidRDefault="009F1736" w:rsidP="006A5CD2">
      <w:pPr>
        <w:pStyle w:val="EndNoteBibliography"/>
        <w:spacing w:after="0"/>
        <w:ind w:left="1276" w:hanging="709"/>
        <w:rPr>
          <w:lang w:val="de-DE"/>
        </w:rPr>
      </w:pPr>
      <w:r w:rsidRPr="009501BE">
        <w:rPr>
          <w:lang w:val="de-DE"/>
        </w:rPr>
        <w:t>KIRCHGEßNER, M., G. STANGL, F. SCHWARZ, F. ROTH, K.-H. SÜDEKUM und K. EDER 2014: Tierernährung., DLG- Verlag GmbH, Frankfurt am Main.</w:t>
      </w:r>
    </w:p>
    <w:p w:rsidR="009F1736" w:rsidRPr="009F1736" w:rsidRDefault="009F1736" w:rsidP="006A5CD2">
      <w:pPr>
        <w:pStyle w:val="EndNoteBibliography"/>
        <w:spacing w:after="0"/>
        <w:ind w:left="1276" w:hanging="709"/>
      </w:pPr>
      <w:r w:rsidRPr="009F1736">
        <w:t>MERTENS, D.R. und L.O. ELY, 1979: A Dynamic Model of Fiber Digestion and Passage in the Ruminant for Evaluating Forage Quality. Journal of Animal Science 49, 1085-1095.</w:t>
      </w:r>
    </w:p>
    <w:p w:rsidR="009F1736" w:rsidRPr="009F1736" w:rsidRDefault="009F1736" w:rsidP="006A5CD2">
      <w:pPr>
        <w:pStyle w:val="EndNoteBibliography"/>
        <w:spacing w:after="0"/>
        <w:ind w:left="1276" w:hanging="709"/>
      </w:pPr>
      <w:r w:rsidRPr="009F1736">
        <w:t>MERTENS, D.R. und J.R. LOFTEN, 1980: The Effect of Starch on Forage Fiber Digestion Kinetics In Vitro&lt;sup&gt;1&lt;/sup&gt;. Journal of Dairy Science 63, 1437-1446.</w:t>
      </w:r>
    </w:p>
    <w:p w:rsidR="009F1736" w:rsidRPr="009F1736" w:rsidRDefault="009F1736" w:rsidP="006A5CD2">
      <w:pPr>
        <w:pStyle w:val="EndNoteBibliography"/>
        <w:spacing w:after="0"/>
        <w:ind w:left="1276" w:hanging="709"/>
      </w:pPr>
      <w:r w:rsidRPr="009F1736">
        <w:t>SKIDMORE, A., 1990: Beurteilung der Kotkonsistenz. Herd Health and Production Management in Dairy Production, Wageningen 1997, 250.</w:t>
      </w:r>
    </w:p>
    <w:p w:rsidR="009F1736" w:rsidRPr="009F1736" w:rsidRDefault="009F1736" w:rsidP="006A5CD2">
      <w:pPr>
        <w:pStyle w:val="EndNoteBibliography"/>
        <w:spacing w:after="0"/>
        <w:ind w:left="1276" w:hanging="709"/>
      </w:pPr>
      <w:r w:rsidRPr="009F1736">
        <w:t>VAN SOEST, P.J. 1994: Nutritional ecology of the ruminant. 2nd edition, Cornell University Press, Ithaca and London.</w:t>
      </w:r>
    </w:p>
    <w:p w:rsidR="009F1736" w:rsidRPr="009501BE" w:rsidRDefault="009F1736" w:rsidP="006A5CD2">
      <w:pPr>
        <w:pStyle w:val="EndNoteBibliography"/>
        <w:ind w:left="1276" w:hanging="709"/>
        <w:rPr>
          <w:lang w:val="de-DE"/>
        </w:rPr>
      </w:pPr>
      <w:r w:rsidRPr="009501BE">
        <w:rPr>
          <w:lang w:val="de-DE"/>
        </w:rPr>
        <w:t>VDLUFA 2012: Handbuch der landwirtschaftlichen Versuchs- und Untersuchungsmethodik (VDLUFA-Methodenbuch). Bd:III - Die chemische Untersuchung von Futtermitteln, VDLUFA-Verlag, Darmstadt.</w:t>
      </w:r>
    </w:p>
    <w:p w:rsidR="006A5CD2" w:rsidRDefault="008342FE" w:rsidP="006A5CD2">
      <w:pPr>
        <w:spacing w:line="360" w:lineRule="auto"/>
        <w:ind w:left="1276" w:hanging="709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4D74DB">
        <w:rPr>
          <w:rFonts w:ascii="Corbel" w:eastAsia="MS Mincho" w:hAnsi="Corbel" w:cs="Times New Roman"/>
          <w:sz w:val="23"/>
          <w:szCs w:val="23"/>
          <w14:numForm w14:val="lining"/>
        </w:rPr>
        <w:fldChar w:fldCharType="end"/>
      </w:r>
    </w:p>
    <w:p w:rsidR="006A5CD2" w:rsidRDefault="006A5CD2">
      <w:pPr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sz w:val="23"/>
          <w:szCs w:val="23"/>
          <w14:numForm w14:val="lining"/>
        </w:rPr>
        <w:br w:type="page"/>
      </w:r>
    </w:p>
    <w:p w:rsidR="00AD632D" w:rsidRDefault="00AD632D" w:rsidP="001B6678">
      <w:pPr>
        <w:keepNext/>
        <w:spacing w:before="240" w:after="120" w:line="240" w:lineRule="auto"/>
        <w:ind w:left="567"/>
        <w:jc w:val="both"/>
        <w:outlineLvl w:val="1"/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</w:pPr>
      <w:r w:rsidRPr="004D74DB">
        <w:rPr>
          <w:rFonts w:ascii="Corbel" w:eastAsia="MS Mincho" w:hAnsi="Corbel" w:cs="Times New Roman"/>
          <w:b/>
          <w:bCs/>
          <w:color w:val="E6320F"/>
          <w:sz w:val="30"/>
          <w14:numForm w14:val="lining"/>
        </w:rPr>
        <w:lastRenderedPageBreak/>
        <w:t>7 Tabellen und Abbildungsverzeichnis</w:t>
      </w:r>
    </w:p>
    <w:p w:rsidR="00291D4C" w:rsidRDefault="00291D4C" w:rsidP="001B6678">
      <w:pPr>
        <w:rPr>
          <w:rFonts w:ascii="Corbel" w:eastAsia="MS Mincho" w:hAnsi="Corbel" w:cs="Times New Roman"/>
          <w:sz w:val="23"/>
          <w:szCs w:val="23"/>
          <w14:numForm w14:val="lining"/>
        </w:rPr>
      </w:pPr>
    </w:p>
    <w:p w:rsidR="009C5DAA" w:rsidRDefault="00291D4C" w:rsidP="001B6678">
      <w:pPr>
        <w:ind w:left="567"/>
        <w:rPr>
          <w:rFonts w:ascii="Corbel" w:eastAsia="MS Mincho" w:hAnsi="Corbel" w:cs="Times New Roman"/>
          <w:sz w:val="23"/>
          <w:szCs w:val="23"/>
          <w14:numForm w14:val="lining"/>
        </w:rPr>
      </w:pPr>
      <w:r w:rsidRPr="00BA0C45">
        <w:rPr>
          <w:rFonts w:ascii="Corbel" w:eastAsia="MS Mincho" w:hAnsi="Corbel" w:cs="Times New Roman"/>
          <w:b/>
          <w:sz w:val="23"/>
          <w:szCs w:val="23"/>
          <w14:numForm w14:val="lining"/>
        </w:rPr>
        <w:t>Tabelle 3:</w:t>
      </w:r>
      <w:r>
        <w:rPr>
          <w:rFonts w:ascii="Corbel" w:eastAsia="MS Mincho" w:hAnsi="Corbel" w:cs="Times New Roman"/>
          <w:sz w:val="23"/>
          <w:szCs w:val="23"/>
          <w14:numForm w14:val="lining"/>
        </w:rPr>
        <w:t xml:space="preserve"> </w:t>
      </w:r>
      <w:r w:rsidR="00BA0C45">
        <w:rPr>
          <w:rFonts w:ascii="Corbel" w:eastAsia="MS Mincho" w:hAnsi="Corbel" w:cs="Times New Roman"/>
          <w:sz w:val="23"/>
          <w:szCs w:val="23"/>
          <w14:numForm w14:val="lining"/>
        </w:rPr>
        <w:t>Einfluss der Gruppe auf tierspezifische Parameter, Milchleistung und Milchinhaltsstoffe, Protein- und Energiebedarf bzw. Protein- und Energiebilanz</w:t>
      </w:r>
    </w:p>
    <w:tbl>
      <w:tblPr>
        <w:tblW w:w="7933" w:type="dxa"/>
        <w:jc w:val="center"/>
        <w:tblBorders>
          <w:top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28"/>
        <w:gridCol w:w="1058"/>
        <w:gridCol w:w="698"/>
        <w:gridCol w:w="728"/>
        <w:gridCol w:w="728"/>
        <w:gridCol w:w="698"/>
        <w:gridCol w:w="640"/>
        <w:gridCol w:w="818"/>
        <w:gridCol w:w="749"/>
        <w:gridCol w:w="1015"/>
      </w:tblGrid>
      <w:tr w:rsidR="00291D4C" w:rsidRPr="00692284" w:rsidTr="00291D4C">
        <w:trPr>
          <w:trHeight w:val="288"/>
          <w:jc w:val="center"/>
        </w:trPr>
        <w:tc>
          <w:tcPr>
            <w:tcW w:w="14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lang w:eastAsia="de-DE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</w:p>
        </w:tc>
        <w:tc>
          <w:tcPr>
            <w:tcW w:w="2852" w:type="dxa"/>
            <w:gridSpan w:val="4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Gruppe</w:t>
            </w:r>
          </w:p>
        </w:tc>
        <w:tc>
          <w:tcPr>
            <w:tcW w:w="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</w:p>
        </w:tc>
        <w:tc>
          <w:tcPr>
            <w:tcW w:w="2189" w:type="dxa"/>
            <w:gridSpan w:val="3"/>
            <w:tcBorders>
              <w:left w:val="single" w:sz="4" w:space="0" w:color="auto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p-Werte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</w:p>
        </w:tc>
        <w:tc>
          <w:tcPr>
            <w:tcW w:w="891" w:type="dxa"/>
            <w:tcBorders>
              <w:top w:val="nil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</w:p>
        </w:tc>
        <w:tc>
          <w:tcPr>
            <w:tcW w:w="69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SN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SM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SH</w:t>
            </w:r>
          </w:p>
        </w:tc>
        <w:tc>
          <w:tcPr>
            <w:tcW w:w="698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WN</w:t>
            </w:r>
          </w:p>
        </w:tc>
        <w:tc>
          <w:tcPr>
            <w:tcW w:w="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RSD</w:t>
            </w:r>
          </w:p>
        </w:tc>
        <w:tc>
          <w:tcPr>
            <w:tcW w:w="695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Gruppe</w:t>
            </w:r>
          </w:p>
        </w:tc>
        <w:tc>
          <w:tcPr>
            <w:tcW w:w="638" w:type="dxa"/>
            <w:tcBorders>
              <w:top w:val="nil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Rasse</w:t>
            </w:r>
          </w:p>
        </w:tc>
        <w:tc>
          <w:tcPr>
            <w:tcW w:w="856" w:type="dxa"/>
            <w:tcBorders>
              <w:top w:val="nil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Laktation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Lebendmasse</w:t>
            </w:r>
          </w:p>
        </w:tc>
        <w:tc>
          <w:tcPr>
            <w:tcW w:w="891" w:type="dxa"/>
            <w:tcBorders>
              <w:top w:val="single" w:sz="4" w:space="0" w:color="auto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kg</w:t>
            </w:r>
          </w:p>
        </w:tc>
        <w:tc>
          <w:tcPr>
            <w:tcW w:w="69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667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72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695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72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748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698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667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74</w:t>
            </w:r>
          </w:p>
        </w:tc>
        <w:tc>
          <w:tcPr>
            <w:tcW w:w="695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&lt;0,001</w:t>
            </w:r>
          </w:p>
        </w:tc>
        <w:tc>
          <w:tcPr>
            <w:tcW w:w="638" w:type="dxa"/>
            <w:tcBorders>
              <w:top w:val="single" w:sz="4" w:space="0" w:color="auto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&lt;0,001</w:t>
            </w:r>
          </w:p>
        </w:tc>
        <w:tc>
          <w:tcPr>
            <w:tcW w:w="856" w:type="dxa"/>
            <w:tcBorders>
              <w:top w:val="single" w:sz="4" w:space="0" w:color="auto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&lt;0,001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Laktationstag</w:t>
            </w:r>
          </w:p>
        </w:tc>
        <w:tc>
          <w:tcPr>
            <w:tcW w:w="891" w:type="dxa"/>
            <w:tcBorders>
              <w:top w:val="nil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Tage</w:t>
            </w:r>
          </w:p>
        </w:tc>
        <w:tc>
          <w:tcPr>
            <w:tcW w:w="69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33</w:t>
            </w:r>
          </w:p>
        </w:tc>
        <w:tc>
          <w:tcPr>
            <w:tcW w:w="72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89</w:t>
            </w:r>
          </w:p>
        </w:tc>
        <w:tc>
          <w:tcPr>
            <w:tcW w:w="72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41</w:t>
            </w:r>
          </w:p>
        </w:tc>
        <w:tc>
          <w:tcPr>
            <w:tcW w:w="698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26</w:t>
            </w:r>
          </w:p>
        </w:tc>
        <w:tc>
          <w:tcPr>
            <w:tcW w:w="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4</w:t>
            </w:r>
          </w:p>
        </w:tc>
        <w:tc>
          <w:tcPr>
            <w:tcW w:w="695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64</w:t>
            </w:r>
          </w:p>
        </w:tc>
        <w:tc>
          <w:tcPr>
            <w:tcW w:w="638" w:type="dxa"/>
            <w:tcBorders>
              <w:top w:val="nil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11</w:t>
            </w:r>
          </w:p>
        </w:tc>
        <w:tc>
          <w:tcPr>
            <w:tcW w:w="856" w:type="dxa"/>
            <w:tcBorders>
              <w:top w:val="nil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05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Trachttag</w:t>
            </w:r>
          </w:p>
        </w:tc>
        <w:tc>
          <w:tcPr>
            <w:tcW w:w="891" w:type="dxa"/>
            <w:tcBorders>
              <w:top w:val="nil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Tage</w:t>
            </w:r>
          </w:p>
        </w:tc>
        <w:tc>
          <w:tcPr>
            <w:tcW w:w="69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72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72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38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72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22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698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14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71</w:t>
            </w:r>
          </w:p>
        </w:tc>
        <w:tc>
          <w:tcPr>
            <w:tcW w:w="695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42</w:t>
            </w:r>
          </w:p>
        </w:tc>
        <w:tc>
          <w:tcPr>
            <w:tcW w:w="638" w:type="dxa"/>
            <w:tcBorders>
              <w:top w:val="nil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209</w:t>
            </w:r>
          </w:p>
        </w:tc>
        <w:tc>
          <w:tcPr>
            <w:tcW w:w="856" w:type="dxa"/>
            <w:tcBorders>
              <w:top w:val="nil"/>
              <w:bottom w:val="nil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40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Rückenfettdicke</w:t>
            </w:r>
          </w:p>
        </w:tc>
        <w:tc>
          <w:tcPr>
            <w:tcW w:w="891" w:type="dxa"/>
            <w:tcBorders>
              <w:top w:val="nil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cm</w:t>
            </w:r>
          </w:p>
        </w:tc>
        <w:tc>
          <w:tcPr>
            <w:tcW w:w="69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,7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,3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2,0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698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9,4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,2</w:t>
            </w:r>
          </w:p>
        </w:tc>
        <w:tc>
          <w:tcPr>
            <w:tcW w:w="695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01</w:t>
            </w:r>
          </w:p>
        </w:tc>
        <w:tc>
          <w:tcPr>
            <w:tcW w:w="638" w:type="dxa"/>
            <w:tcBorders>
              <w:top w:val="nil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&lt;0,001</w:t>
            </w:r>
          </w:p>
        </w:tc>
        <w:tc>
          <w:tcPr>
            <w:tcW w:w="856" w:type="dxa"/>
            <w:tcBorders>
              <w:top w:val="nil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39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7933" w:type="dxa"/>
            <w:gridSpan w:val="10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Milchmenge und Milchinhaltsstoffe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hAnsi="Corbel" w:cstheme="majorHAnsi"/>
                <w:color w:val="000000"/>
                <w:lang w:val="en-US"/>
              </w:rPr>
            </w:pPr>
            <w:proofErr w:type="spellStart"/>
            <w:r w:rsidRPr="00692284">
              <w:rPr>
                <w:rFonts w:ascii="Corbel" w:hAnsi="Corbel" w:cstheme="majorHAnsi"/>
                <w:color w:val="000000"/>
                <w:lang w:val="en-US"/>
              </w:rPr>
              <w:t>Milch</w:t>
            </w:r>
            <w:proofErr w:type="spellEnd"/>
            <w:r w:rsidRPr="00692284">
              <w:rPr>
                <w:rFonts w:ascii="Corbel" w:hAnsi="Corbel" w:cstheme="majorHAnsi"/>
                <w:color w:val="000000"/>
                <w:lang w:val="en-US"/>
              </w:rPr>
              <w:t xml:space="preserve"> (ECM)</w:t>
            </w:r>
          </w:p>
        </w:tc>
        <w:tc>
          <w:tcPr>
            <w:tcW w:w="89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kg</w:t>
            </w:r>
          </w:p>
        </w:tc>
        <w:tc>
          <w:tcPr>
            <w:tcW w:w="69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16,9</w:t>
            </w:r>
            <w:r w:rsidRPr="00692284">
              <w:rPr>
                <w:rFonts w:ascii="Corbel" w:hAnsi="Corbel" w:cstheme="majorHAnsi"/>
                <w:color w:val="000000"/>
                <w:vertAlign w:val="superscript"/>
                <w:lang w:val="en-US"/>
              </w:rPr>
              <w:t>a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23,2</w:t>
            </w:r>
            <w:r w:rsidRPr="00692284">
              <w:rPr>
                <w:rFonts w:ascii="Corbel" w:hAnsi="Corbel" w:cstheme="majorHAnsi"/>
                <w:color w:val="000000"/>
                <w:vertAlign w:val="superscript"/>
                <w:lang w:val="en-US"/>
              </w:rPr>
              <w:t>b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25,0</w:t>
            </w:r>
            <w:r w:rsidRPr="00692284">
              <w:rPr>
                <w:rFonts w:ascii="Corbel" w:hAnsi="Corbel" w:cstheme="majorHAnsi"/>
                <w:color w:val="000000"/>
                <w:vertAlign w:val="superscript"/>
                <w:lang w:val="en-US"/>
              </w:rPr>
              <w:t>b</w:t>
            </w:r>
          </w:p>
        </w:tc>
        <w:tc>
          <w:tcPr>
            <w:tcW w:w="698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19,9</w:t>
            </w:r>
            <w:r w:rsidRPr="00692284">
              <w:rPr>
                <w:rFonts w:ascii="Corbel" w:hAnsi="Corbel" w:cstheme="majorHAnsi"/>
                <w:color w:val="000000"/>
                <w:vertAlign w:val="superscript"/>
                <w:lang w:val="en-US"/>
              </w:rPr>
              <w:t>a</w:t>
            </w:r>
          </w:p>
        </w:tc>
        <w:tc>
          <w:tcPr>
            <w:tcW w:w="54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5,5</w:t>
            </w:r>
          </w:p>
        </w:tc>
        <w:tc>
          <w:tcPr>
            <w:tcW w:w="69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&lt;0,001</w:t>
            </w:r>
          </w:p>
        </w:tc>
        <w:tc>
          <w:tcPr>
            <w:tcW w:w="63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0,001</w:t>
            </w:r>
          </w:p>
        </w:tc>
        <w:tc>
          <w:tcPr>
            <w:tcW w:w="85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0,002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Fett</w:t>
            </w:r>
          </w:p>
        </w:tc>
        <w:tc>
          <w:tcPr>
            <w:tcW w:w="891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  <w:lang w:val="en-US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%</w:t>
            </w:r>
          </w:p>
        </w:tc>
        <w:tc>
          <w:tcPr>
            <w:tcW w:w="698" w:type="dxa"/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  <w:lang w:val="en-US"/>
              </w:rPr>
              <w:t>4</w:t>
            </w:r>
            <w:r w:rsidRPr="00692284">
              <w:rPr>
                <w:rFonts w:ascii="Corbel" w:hAnsi="Corbel" w:cstheme="majorHAnsi"/>
                <w:color w:val="000000"/>
              </w:rPr>
              <w:t>,33</w:t>
            </w:r>
          </w:p>
        </w:tc>
        <w:tc>
          <w:tcPr>
            <w:tcW w:w="728" w:type="dxa"/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,23</w:t>
            </w:r>
          </w:p>
        </w:tc>
        <w:tc>
          <w:tcPr>
            <w:tcW w:w="728" w:type="dxa"/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,51</w:t>
            </w:r>
          </w:p>
        </w:tc>
        <w:tc>
          <w:tcPr>
            <w:tcW w:w="698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,12</w:t>
            </w:r>
          </w:p>
        </w:tc>
        <w:tc>
          <w:tcPr>
            <w:tcW w:w="54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67</w:t>
            </w:r>
          </w:p>
        </w:tc>
        <w:tc>
          <w:tcPr>
            <w:tcW w:w="695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274</w:t>
            </w:r>
          </w:p>
        </w:tc>
        <w:tc>
          <w:tcPr>
            <w:tcW w:w="63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01</w:t>
            </w:r>
          </w:p>
        </w:tc>
        <w:tc>
          <w:tcPr>
            <w:tcW w:w="856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82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shd w:val="clear" w:color="auto" w:fill="auto"/>
            <w:noWrap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Eiweiß</w:t>
            </w:r>
          </w:p>
        </w:tc>
        <w:tc>
          <w:tcPr>
            <w:tcW w:w="891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%</w:t>
            </w:r>
          </w:p>
        </w:tc>
        <w:tc>
          <w:tcPr>
            <w:tcW w:w="698" w:type="dxa"/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3,33</w:t>
            </w:r>
          </w:p>
        </w:tc>
        <w:tc>
          <w:tcPr>
            <w:tcW w:w="728" w:type="dxa"/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3,47</w:t>
            </w:r>
          </w:p>
        </w:tc>
        <w:tc>
          <w:tcPr>
            <w:tcW w:w="728" w:type="dxa"/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3,53</w:t>
            </w:r>
          </w:p>
        </w:tc>
        <w:tc>
          <w:tcPr>
            <w:tcW w:w="698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3,55</w:t>
            </w:r>
          </w:p>
        </w:tc>
        <w:tc>
          <w:tcPr>
            <w:tcW w:w="54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36</w:t>
            </w:r>
          </w:p>
        </w:tc>
        <w:tc>
          <w:tcPr>
            <w:tcW w:w="695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39</w:t>
            </w:r>
          </w:p>
        </w:tc>
        <w:tc>
          <w:tcPr>
            <w:tcW w:w="63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&lt;0,001</w:t>
            </w:r>
          </w:p>
        </w:tc>
        <w:tc>
          <w:tcPr>
            <w:tcW w:w="856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55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Laktose</w:t>
            </w:r>
          </w:p>
        </w:tc>
        <w:tc>
          <w:tcPr>
            <w:tcW w:w="891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%</w:t>
            </w:r>
          </w:p>
        </w:tc>
        <w:tc>
          <w:tcPr>
            <w:tcW w:w="69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,50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72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,74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72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,67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698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,76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54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35</w:t>
            </w:r>
          </w:p>
        </w:tc>
        <w:tc>
          <w:tcPr>
            <w:tcW w:w="695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33</w:t>
            </w:r>
          </w:p>
        </w:tc>
        <w:tc>
          <w:tcPr>
            <w:tcW w:w="63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06</w:t>
            </w:r>
          </w:p>
        </w:tc>
        <w:tc>
          <w:tcPr>
            <w:tcW w:w="856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27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Harnstoff</w:t>
            </w:r>
          </w:p>
        </w:tc>
        <w:tc>
          <w:tcPr>
            <w:tcW w:w="89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mg/100ml</w:t>
            </w:r>
          </w:p>
        </w:tc>
        <w:tc>
          <w:tcPr>
            <w:tcW w:w="69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2,9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72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5,1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72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7,8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69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8,9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c</w:t>
            </w:r>
          </w:p>
        </w:tc>
        <w:tc>
          <w:tcPr>
            <w:tcW w:w="54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,9</w:t>
            </w:r>
          </w:p>
        </w:tc>
        <w:tc>
          <w:tcPr>
            <w:tcW w:w="695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&lt;0,001</w:t>
            </w:r>
          </w:p>
        </w:tc>
        <w:tc>
          <w:tcPr>
            <w:tcW w:w="63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78</w:t>
            </w:r>
          </w:p>
        </w:tc>
        <w:tc>
          <w:tcPr>
            <w:tcW w:w="85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77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7933" w:type="dxa"/>
            <w:gridSpan w:val="10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BA0C45" w:rsidRPr="00692284" w:rsidRDefault="00291D4C" w:rsidP="001B6678">
            <w:pPr>
              <w:spacing w:after="0" w:line="240" w:lineRule="auto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Tägliche</w:t>
            </w:r>
            <w:r w:rsidR="00E87F41">
              <w:rPr>
                <w:rFonts w:ascii="Corbel" w:hAnsi="Corbel" w:cstheme="majorHAnsi"/>
                <w:color w:val="000000"/>
              </w:rPr>
              <w:t>r</w:t>
            </w:r>
            <w:r w:rsidRPr="00692284">
              <w:rPr>
                <w:rFonts w:ascii="Corbel" w:hAnsi="Corbel" w:cstheme="majorHAnsi"/>
                <w:color w:val="000000"/>
              </w:rPr>
              <w:t xml:space="preserve"> Energie- und Protein</w:t>
            </w:r>
            <w:r w:rsidR="00BA0C45" w:rsidRPr="00692284">
              <w:rPr>
                <w:rFonts w:ascii="Corbel" w:hAnsi="Corbel" w:cstheme="majorHAnsi"/>
                <w:color w:val="000000"/>
              </w:rPr>
              <w:t>bedarf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Energie</w:t>
            </w:r>
          </w:p>
        </w:tc>
        <w:tc>
          <w:tcPr>
            <w:tcW w:w="89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MJ NEL</w:t>
            </w:r>
          </w:p>
        </w:tc>
        <w:tc>
          <w:tcPr>
            <w:tcW w:w="69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90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72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15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72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14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698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3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2</w:t>
            </w:r>
          </w:p>
        </w:tc>
        <w:tc>
          <w:tcPr>
            <w:tcW w:w="695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&lt;0,001</w:t>
            </w:r>
          </w:p>
        </w:tc>
        <w:tc>
          <w:tcPr>
            <w:tcW w:w="63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14</w:t>
            </w:r>
          </w:p>
        </w:tc>
        <w:tc>
          <w:tcPr>
            <w:tcW w:w="85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01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Protein</w:t>
            </w:r>
          </w:p>
        </w:tc>
        <w:tc>
          <w:tcPr>
            <w:tcW w:w="89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 xml:space="preserve">g </w:t>
            </w:r>
            <w:proofErr w:type="spellStart"/>
            <w:r w:rsidRPr="00692284">
              <w:rPr>
                <w:rFonts w:ascii="Corbel" w:eastAsia="Times New Roman" w:hAnsi="Corbel" w:cstheme="majorHAnsi"/>
                <w:color w:val="000000"/>
                <w:lang w:eastAsia="de-DE"/>
              </w:rPr>
              <w:t>nXP</w:t>
            </w:r>
            <w:proofErr w:type="spellEnd"/>
          </w:p>
        </w:tc>
        <w:tc>
          <w:tcPr>
            <w:tcW w:w="69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765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388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351</w:t>
            </w:r>
          </w:p>
        </w:tc>
        <w:tc>
          <w:tcPr>
            <w:tcW w:w="698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143</w:t>
            </w:r>
          </w:p>
        </w:tc>
        <w:tc>
          <w:tcPr>
            <w:tcW w:w="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494</w:t>
            </w:r>
          </w:p>
        </w:tc>
        <w:tc>
          <w:tcPr>
            <w:tcW w:w="695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&lt;0,001</w:t>
            </w:r>
          </w:p>
        </w:tc>
        <w:tc>
          <w:tcPr>
            <w:tcW w:w="63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559</w:t>
            </w:r>
          </w:p>
        </w:tc>
        <w:tc>
          <w:tcPr>
            <w:tcW w:w="85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11</w:t>
            </w:r>
          </w:p>
        </w:tc>
      </w:tr>
      <w:tr w:rsidR="00BA0C45" w:rsidRPr="00692284" w:rsidTr="00B019D3">
        <w:trPr>
          <w:trHeight w:val="300"/>
          <w:jc w:val="center"/>
        </w:trPr>
        <w:tc>
          <w:tcPr>
            <w:tcW w:w="7933" w:type="dxa"/>
            <w:gridSpan w:val="10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BA0C45" w:rsidRPr="00692284" w:rsidRDefault="00BA0C45" w:rsidP="001B6678">
            <w:pPr>
              <w:spacing w:after="0" w:line="240" w:lineRule="auto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Energie-und Proteinbilanz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hAnsi="Corbel" w:cstheme="majorHAnsi"/>
                <w:color w:val="000000"/>
              </w:rPr>
              <w:t>Energiebilanz</w:t>
            </w:r>
          </w:p>
        </w:tc>
        <w:tc>
          <w:tcPr>
            <w:tcW w:w="891" w:type="dxa"/>
            <w:tcBorders>
              <w:top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hAnsi="Corbel" w:cstheme="majorHAnsi"/>
                <w:color w:val="000000"/>
              </w:rPr>
              <w:t>MJ NEL</w:t>
            </w:r>
          </w:p>
        </w:tc>
        <w:tc>
          <w:tcPr>
            <w:tcW w:w="69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8,18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,65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,27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698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-6,45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54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9,26</w:t>
            </w:r>
          </w:p>
        </w:tc>
        <w:tc>
          <w:tcPr>
            <w:tcW w:w="695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17</w:t>
            </w:r>
          </w:p>
        </w:tc>
        <w:tc>
          <w:tcPr>
            <w:tcW w:w="638" w:type="dxa"/>
            <w:tcBorders>
              <w:top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05</w:t>
            </w:r>
          </w:p>
        </w:tc>
        <w:tc>
          <w:tcPr>
            <w:tcW w:w="856" w:type="dxa"/>
            <w:tcBorders>
              <w:top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01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</w:p>
        </w:tc>
        <w:tc>
          <w:tcPr>
            <w:tcW w:w="891" w:type="dxa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hAnsi="Corbel" w:cstheme="majorHAnsi"/>
                <w:color w:val="000000"/>
              </w:rPr>
              <w:t>%</w:t>
            </w:r>
          </w:p>
        </w:tc>
        <w:tc>
          <w:tcPr>
            <w:tcW w:w="69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17</w:t>
            </w:r>
          </w:p>
        </w:tc>
        <w:tc>
          <w:tcPr>
            <w:tcW w:w="72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10</w:t>
            </w:r>
          </w:p>
        </w:tc>
        <w:tc>
          <w:tcPr>
            <w:tcW w:w="72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5</w:t>
            </w:r>
          </w:p>
        </w:tc>
        <w:tc>
          <w:tcPr>
            <w:tcW w:w="698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4</w:t>
            </w:r>
          </w:p>
        </w:tc>
        <w:tc>
          <w:tcPr>
            <w:tcW w:w="549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33</w:t>
            </w:r>
          </w:p>
        </w:tc>
        <w:tc>
          <w:tcPr>
            <w:tcW w:w="695" w:type="dxa"/>
            <w:tcBorders>
              <w:lef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380</w:t>
            </w:r>
          </w:p>
        </w:tc>
        <w:tc>
          <w:tcPr>
            <w:tcW w:w="638" w:type="dxa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40</w:t>
            </w:r>
          </w:p>
        </w:tc>
        <w:tc>
          <w:tcPr>
            <w:tcW w:w="856" w:type="dxa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18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hAnsi="Corbel" w:cstheme="majorHAnsi"/>
                <w:color w:val="000000"/>
              </w:rPr>
              <w:t>Proteinbilanz</w:t>
            </w:r>
          </w:p>
        </w:tc>
        <w:tc>
          <w:tcPr>
            <w:tcW w:w="891" w:type="dxa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hAnsi="Corbel" w:cstheme="majorHAnsi"/>
                <w:color w:val="000000"/>
              </w:rPr>
              <w:t xml:space="preserve">g </w:t>
            </w:r>
            <w:proofErr w:type="spellStart"/>
            <w:r w:rsidRPr="00692284">
              <w:rPr>
                <w:rFonts w:ascii="Corbel" w:hAnsi="Corbel" w:cstheme="majorHAnsi"/>
                <w:color w:val="000000"/>
              </w:rPr>
              <w:t>nXP</w:t>
            </w:r>
            <w:proofErr w:type="spellEnd"/>
          </w:p>
        </w:tc>
        <w:tc>
          <w:tcPr>
            <w:tcW w:w="69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84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b</w:t>
            </w:r>
          </w:p>
        </w:tc>
        <w:tc>
          <w:tcPr>
            <w:tcW w:w="72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1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728" w:type="dxa"/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242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b</w:t>
            </w:r>
          </w:p>
        </w:tc>
        <w:tc>
          <w:tcPr>
            <w:tcW w:w="698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-18</w:t>
            </w:r>
            <w:r w:rsidRPr="00692284">
              <w:rPr>
                <w:rFonts w:ascii="Corbel" w:hAnsi="Corbel" w:cstheme="majorHAnsi"/>
                <w:color w:val="000000"/>
                <w:vertAlign w:val="superscript"/>
              </w:rPr>
              <w:t>a</w:t>
            </w:r>
          </w:p>
        </w:tc>
        <w:tc>
          <w:tcPr>
            <w:tcW w:w="549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373</w:t>
            </w:r>
          </w:p>
        </w:tc>
        <w:tc>
          <w:tcPr>
            <w:tcW w:w="695" w:type="dxa"/>
            <w:tcBorders>
              <w:lef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06</w:t>
            </w:r>
          </w:p>
        </w:tc>
        <w:tc>
          <w:tcPr>
            <w:tcW w:w="638" w:type="dxa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52</w:t>
            </w:r>
          </w:p>
        </w:tc>
        <w:tc>
          <w:tcPr>
            <w:tcW w:w="856" w:type="dxa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10</w:t>
            </w:r>
          </w:p>
        </w:tc>
      </w:tr>
      <w:tr w:rsidR="00291D4C" w:rsidRPr="00692284" w:rsidTr="00291D4C">
        <w:trPr>
          <w:trHeight w:val="300"/>
          <w:jc w:val="center"/>
        </w:trPr>
        <w:tc>
          <w:tcPr>
            <w:tcW w:w="14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91D4C" w:rsidRPr="00692284" w:rsidRDefault="00291D4C" w:rsidP="001B6678">
            <w:pPr>
              <w:spacing w:after="0" w:line="240" w:lineRule="auto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</w:p>
        </w:tc>
        <w:tc>
          <w:tcPr>
            <w:tcW w:w="891" w:type="dxa"/>
            <w:tcBorders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eastAsia="Times New Roman" w:hAnsi="Corbel" w:cstheme="majorHAnsi"/>
                <w:color w:val="000000"/>
                <w:lang w:eastAsia="de-DE"/>
              </w:rPr>
            </w:pPr>
            <w:r w:rsidRPr="00692284">
              <w:rPr>
                <w:rFonts w:ascii="Corbel" w:hAnsi="Corbel" w:cstheme="majorHAnsi"/>
                <w:color w:val="000000"/>
              </w:rPr>
              <w:t xml:space="preserve">% </w:t>
            </w:r>
          </w:p>
        </w:tc>
        <w:tc>
          <w:tcPr>
            <w:tcW w:w="69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23</w:t>
            </w:r>
          </w:p>
        </w:tc>
        <w:tc>
          <w:tcPr>
            <w:tcW w:w="72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8</w:t>
            </w:r>
          </w:p>
        </w:tc>
        <w:tc>
          <w:tcPr>
            <w:tcW w:w="72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24</w:t>
            </w:r>
          </w:p>
        </w:tc>
        <w:tc>
          <w:tcPr>
            <w:tcW w:w="69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104</w:t>
            </w:r>
          </w:p>
        </w:tc>
        <w:tc>
          <w:tcPr>
            <w:tcW w:w="54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32</w:t>
            </w:r>
          </w:p>
        </w:tc>
        <w:tc>
          <w:tcPr>
            <w:tcW w:w="695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025</w:t>
            </w:r>
          </w:p>
        </w:tc>
        <w:tc>
          <w:tcPr>
            <w:tcW w:w="638" w:type="dxa"/>
            <w:tcBorders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728</w:t>
            </w:r>
          </w:p>
        </w:tc>
        <w:tc>
          <w:tcPr>
            <w:tcW w:w="856" w:type="dxa"/>
            <w:tcBorders>
              <w:bottom w:val="single" w:sz="4" w:space="0" w:color="auto"/>
            </w:tcBorders>
            <w:vAlign w:val="center"/>
          </w:tcPr>
          <w:p w:rsidR="00291D4C" w:rsidRPr="00692284" w:rsidRDefault="00291D4C" w:rsidP="001B6678">
            <w:pPr>
              <w:spacing w:after="0" w:line="240" w:lineRule="auto"/>
              <w:jc w:val="center"/>
              <w:rPr>
                <w:rFonts w:ascii="Corbel" w:hAnsi="Corbel" w:cstheme="majorHAnsi"/>
                <w:color w:val="000000"/>
              </w:rPr>
            </w:pPr>
            <w:r w:rsidRPr="00692284">
              <w:rPr>
                <w:rFonts w:ascii="Corbel" w:hAnsi="Corbel" w:cstheme="majorHAnsi"/>
                <w:color w:val="000000"/>
              </w:rPr>
              <w:t>0,105</w:t>
            </w:r>
          </w:p>
        </w:tc>
      </w:tr>
    </w:tbl>
    <w:p w:rsidR="00EB3B93" w:rsidRDefault="00474A20" w:rsidP="001B6678">
      <w:pPr>
        <w:ind w:left="567"/>
        <w:jc w:val="both"/>
        <w:rPr>
          <w:rFonts w:ascii="Corbel" w:hAnsi="Corbel"/>
          <w:lang w:val="de-AT"/>
        </w:rPr>
      </w:pPr>
      <w:r>
        <w:rPr>
          <w:rFonts w:ascii="Corbel" w:hAnsi="Corbel"/>
          <w:lang w:val="de-AT"/>
        </w:rPr>
        <w:t xml:space="preserve">SN – Stallgruppe mit niedrigem Kraftfutteranteil; SM </w:t>
      </w:r>
      <w:r>
        <w:rPr>
          <w:rFonts w:ascii="Corbel" w:hAnsi="Corbel"/>
          <w:lang w:val="de-AT"/>
        </w:rPr>
        <w:t xml:space="preserve">– Stallgruppe mit </w:t>
      </w:r>
      <w:r>
        <w:rPr>
          <w:rFonts w:ascii="Corbel" w:hAnsi="Corbel"/>
          <w:lang w:val="de-AT"/>
        </w:rPr>
        <w:t>mittlerem</w:t>
      </w:r>
      <w:r>
        <w:rPr>
          <w:rFonts w:ascii="Corbel" w:hAnsi="Corbel"/>
          <w:lang w:val="de-AT"/>
        </w:rPr>
        <w:t xml:space="preserve"> Kraftfutteranteil;</w:t>
      </w:r>
      <w:r>
        <w:rPr>
          <w:rFonts w:ascii="Corbel" w:hAnsi="Corbel"/>
          <w:lang w:val="de-AT"/>
        </w:rPr>
        <w:t xml:space="preserve"> SH</w:t>
      </w:r>
      <w:r>
        <w:rPr>
          <w:rFonts w:ascii="Corbel" w:hAnsi="Corbel"/>
          <w:lang w:val="de-AT"/>
        </w:rPr>
        <w:t xml:space="preserve"> – Stallgruppe mit </w:t>
      </w:r>
      <w:r>
        <w:rPr>
          <w:rFonts w:ascii="Corbel" w:hAnsi="Corbel"/>
          <w:lang w:val="de-AT"/>
        </w:rPr>
        <w:t>hohem</w:t>
      </w:r>
      <w:r>
        <w:rPr>
          <w:rFonts w:ascii="Corbel" w:hAnsi="Corbel"/>
          <w:lang w:val="de-AT"/>
        </w:rPr>
        <w:t xml:space="preserve"> Kraftfutteranteil;</w:t>
      </w:r>
      <w:r>
        <w:rPr>
          <w:rFonts w:ascii="Corbel" w:hAnsi="Corbel"/>
          <w:lang w:val="de-AT"/>
        </w:rPr>
        <w:t xml:space="preserve"> WN</w:t>
      </w:r>
      <w:r>
        <w:rPr>
          <w:rFonts w:ascii="Corbel" w:hAnsi="Corbel"/>
          <w:lang w:val="de-AT"/>
        </w:rPr>
        <w:t xml:space="preserve"> – </w:t>
      </w:r>
      <w:r>
        <w:rPr>
          <w:rFonts w:ascii="Corbel" w:hAnsi="Corbel"/>
          <w:lang w:val="de-AT"/>
        </w:rPr>
        <w:t>Weidegruppe</w:t>
      </w:r>
      <w:r>
        <w:rPr>
          <w:rFonts w:ascii="Corbel" w:hAnsi="Corbel"/>
          <w:lang w:val="de-AT"/>
        </w:rPr>
        <w:t xml:space="preserve"> mit niedrigem Kraftfutteranteil;</w:t>
      </w:r>
      <w:r>
        <w:rPr>
          <w:rFonts w:ascii="Corbel" w:hAnsi="Corbel"/>
          <w:lang w:val="de-AT"/>
        </w:rPr>
        <w:t xml:space="preserve"> </w:t>
      </w:r>
      <w:r w:rsidR="00AD632D" w:rsidRPr="0082231B">
        <w:rPr>
          <w:rFonts w:ascii="Corbel" w:hAnsi="Corbel"/>
          <w:lang w:val="de-AT"/>
        </w:rPr>
        <w:t>RSD – Residualstandardabweichung;</w:t>
      </w:r>
      <w:r w:rsidR="006A5CD2">
        <w:rPr>
          <w:rFonts w:ascii="Corbel" w:hAnsi="Corbel"/>
          <w:lang w:val="de-AT"/>
        </w:rPr>
        <w:t xml:space="preserve"> ECM – Energiekorrigierte Milchmenge; </w:t>
      </w:r>
      <w:proofErr w:type="spellStart"/>
      <w:r w:rsidR="006A5CD2">
        <w:rPr>
          <w:rFonts w:ascii="Corbel" w:hAnsi="Corbel"/>
          <w:lang w:val="de-AT"/>
        </w:rPr>
        <w:t>nXP</w:t>
      </w:r>
      <w:proofErr w:type="spellEnd"/>
      <w:r w:rsidR="006A5CD2">
        <w:rPr>
          <w:rFonts w:ascii="Corbel" w:hAnsi="Corbel"/>
          <w:lang w:val="de-AT"/>
        </w:rPr>
        <w:t xml:space="preserve"> – nutzbares Rohprotein; MJ NEL – Mega-Joule Netto-Energie-Laktation; MJ ME – Mega-Joule Metabolische-Energie;</w:t>
      </w:r>
    </w:p>
    <w:p w:rsidR="00EB3B93" w:rsidRDefault="00EB3B93" w:rsidP="001B6678">
      <w:pPr>
        <w:rPr>
          <w:lang w:val="de-AT"/>
        </w:rPr>
      </w:pPr>
      <w:r>
        <w:rPr>
          <w:lang w:val="de-AT"/>
        </w:rPr>
        <w:br w:type="page"/>
      </w:r>
    </w:p>
    <w:p w:rsidR="00BA0C45" w:rsidRDefault="00BA0C45" w:rsidP="001B6678">
      <w:pPr>
        <w:ind w:left="709"/>
        <w:rPr>
          <w:lang w:val="de-AT"/>
        </w:rPr>
      </w:pPr>
      <w:r w:rsidRPr="00433542">
        <w:rPr>
          <w:b/>
          <w:lang w:val="de-AT"/>
        </w:rPr>
        <w:lastRenderedPageBreak/>
        <w:t>Tabelle 4</w:t>
      </w:r>
      <w:r>
        <w:rPr>
          <w:lang w:val="de-AT"/>
        </w:rPr>
        <w:t>: Nährstoff- und Energie</w:t>
      </w:r>
      <w:r w:rsidR="00433542">
        <w:rPr>
          <w:lang w:val="de-AT"/>
        </w:rPr>
        <w:t>gehalte von Grundfuttermittel</w:t>
      </w:r>
      <w:r w:rsidR="00281AE8">
        <w:rPr>
          <w:lang w:val="de-AT"/>
        </w:rPr>
        <w:t>n</w:t>
      </w:r>
      <w:r w:rsidR="00433542">
        <w:rPr>
          <w:lang w:val="de-AT"/>
        </w:rPr>
        <w:t>, Mischration, Weide und Kraftfutter</w:t>
      </w:r>
    </w:p>
    <w:tbl>
      <w:tblPr>
        <w:tblW w:w="8511" w:type="dxa"/>
        <w:tblInd w:w="851" w:type="dxa"/>
        <w:tblBorders>
          <w:top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92"/>
        <w:gridCol w:w="1046"/>
        <w:gridCol w:w="1083"/>
        <w:gridCol w:w="1094"/>
        <w:gridCol w:w="716"/>
        <w:gridCol w:w="1217"/>
        <w:gridCol w:w="1242"/>
        <w:gridCol w:w="1121"/>
      </w:tblGrid>
      <w:tr w:rsidR="00BA0C45" w:rsidRPr="004543BB" w:rsidTr="004543BB">
        <w:trPr>
          <w:trHeight w:val="300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0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0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rassilage</w:t>
            </w:r>
          </w:p>
        </w:tc>
        <w:tc>
          <w:tcPr>
            <w:tcW w:w="10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Maissilage</w:t>
            </w:r>
          </w:p>
        </w:tc>
        <w:tc>
          <w:tcPr>
            <w:tcW w:w="7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Heu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Mischration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Weidefutter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Kraftfutter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1B6678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OM</w:t>
            </w:r>
          </w:p>
        </w:tc>
        <w:tc>
          <w:tcPr>
            <w:tcW w:w="1046" w:type="dxa"/>
            <w:tcBorders>
              <w:top w:val="single" w:sz="4" w:space="0" w:color="auto"/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03</w:t>
            </w:r>
          </w:p>
        </w:tc>
        <w:tc>
          <w:tcPr>
            <w:tcW w:w="109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56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26</w:t>
            </w:r>
          </w:p>
        </w:tc>
        <w:tc>
          <w:tcPr>
            <w:tcW w:w="1217" w:type="dxa"/>
            <w:tcBorders>
              <w:top w:val="single" w:sz="4" w:space="0" w:color="auto"/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25</w:t>
            </w:r>
          </w:p>
        </w:tc>
        <w:tc>
          <w:tcPr>
            <w:tcW w:w="1242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12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59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1B6678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XP</w:t>
            </w:r>
          </w:p>
        </w:tc>
        <w:tc>
          <w:tcPr>
            <w:tcW w:w="1046" w:type="dxa"/>
            <w:tcBorders>
              <w:top w:val="nil"/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64</w:t>
            </w:r>
          </w:p>
        </w:tc>
        <w:tc>
          <w:tcPr>
            <w:tcW w:w="109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81</w:t>
            </w:r>
          </w:p>
        </w:tc>
        <w:tc>
          <w:tcPr>
            <w:tcW w:w="71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24</w:t>
            </w:r>
          </w:p>
        </w:tc>
        <w:tc>
          <w:tcPr>
            <w:tcW w:w="1217" w:type="dxa"/>
            <w:tcBorders>
              <w:top w:val="nil"/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28</w:t>
            </w:r>
          </w:p>
        </w:tc>
        <w:tc>
          <w:tcPr>
            <w:tcW w:w="1242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90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03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1B6678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XL</w:t>
            </w:r>
          </w:p>
        </w:tc>
        <w:tc>
          <w:tcPr>
            <w:tcW w:w="1046" w:type="dxa"/>
            <w:tcBorders>
              <w:top w:val="nil"/>
              <w:bottom w:val="nil"/>
            </w:tcBorders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1,1</w:t>
            </w:r>
          </w:p>
        </w:tc>
        <w:tc>
          <w:tcPr>
            <w:tcW w:w="109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9</w:t>
            </w:r>
          </w:p>
        </w:tc>
        <w:tc>
          <w:tcPr>
            <w:tcW w:w="71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5,9</w:t>
            </w:r>
          </w:p>
        </w:tc>
        <w:tc>
          <w:tcPr>
            <w:tcW w:w="1217" w:type="dxa"/>
            <w:tcBorders>
              <w:top w:val="nil"/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5,9</w:t>
            </w:r>
          </w:p>
        </w:tc>
        <w:tc>
          <w:tcPr>
            <w:tcW w:w="1242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1,2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3,4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1B6678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XF</w:t>
            </w:r>
          </w:p>
        </w:tc>
        <w:tc>
          <w:tcPr>
            <w:tcW w:w="1046" w:type="dxa"/>
            <w:tcBorders>
              <w:top w:val="nil"/>
              <w:bottom w:val="nil"/>
            </w:tcBorders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68</w:t>
            </w:r>
          </w:p>
        </w:tc>
        <w:tc>
          <w:tcPr>
            <w:tcW w:w="109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28</w:t>
            </w:r>
          </w:p>
        </w:tc>
        <w:tc>
          <w:tcPr>
            <w:tcW w:w="71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79</w:t>
            </w:r>
          </w:p>
        </w:tc>
        <w:tc>
          <w:tcPr>
            <w:tcW w:w="1217" w:type="dxa"/>
            <w:tcBorders>
              <w:top w:val="nil"/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60</w:t>
            </w:r>
          </w:p>
        </w:tc>
        <w:tc>
          <w:tcPr>
            <w:tcW w:w="1242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66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71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BA0C45" w:rsidRPr="004543BB" w:rsidRDefault="001B6678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XA</w:t>
            </w:r>
          </w:p>
        </w:tc>
        <w:tc>
          <w:tcPr>
            <w:tcW w:w="1046" w:type="dxa"/>
            <w:tcBorders>
              <w:top w:val="nil"/>
            </w:tcBorders>
            <w:shd w:val="clear" w:color="auto" w:fill="auto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tcBorders>
              <w:top w:val="nil"/>
            </w:tcBorders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64</w:t>
            </w:r>
          </w:p>
        </w:tc>
        <w:tc>
          <w:tcPr>
            <w:tcW w:w="1094" w:type="dxa"/>
            <w:tcBorders>
              <w:top w:val="nil"/>
            </w:tcBorders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81</w:t>
            </w:r>
          </w:p>
        </w:tc>
        <w:tc>
          <w:tcPr>
            <w:tcW w:w="716" w:type="dxa"/>
            <w:tcBorders>
              <w:top w:val="nil"/>
            </w:tcBorders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24</w:t>
            </w:r>
          </w:p>
        </w:tc>
        <w:tc>
          <w:tcPr>
            <w:tcW w:w="1217" w:type="dxa"/>
            <w:tcBorders>
              <w:top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28</w:t>
            </w:r>
          </w:p>
        </w:tc>
        <w:tc>
          <w:tcPr>
            <w:tcW w:w="1242" w:type="dxa"/>
            <w:tcBorders>
              <w:top w:val="nil"/>
              <w:right w:val="nil"/>
            </w:tcBorders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90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03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A0C45" w:rsidRPr="004543BB" w:rsidRDefault="00BA0C45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NDF</w:t>
            </w:r>
          </w:p>
        </w:tc>
        <w:tc>
          <w:tcPr>
            <w:tcW w:w="1046" w:type="dxa"/>
            <w:shd w:val="clear" w:color="auto" w:fill="auto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91</w:t>
            </w:r>
          </w:p>
        </w:tc>
        <w:tc>
          <w:tcPr>
            <w:tcW w:w="1094" w:type="dxa"/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55</w:t>
            </w:r>
          </w:p>
        </w:tc>
        <w:tc>
          <w:tcPr>
            <w:tcW w:w="716" w:type="dxa"/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06</w:t>
            </w:r>
          </w:p>
        </w:tc>
        <w:tc>
          <w:tcPr>
            <w:tcW w:w="1217" w:type="dxa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85</w:t>
            </w:r>
          </w:p>
        </w:tc>
        <w:tc>
          <w:tcPr>
            <w:tcW w:w="1242" w:type="dxa"/>
            <w:tcBorders>
              <w:right w:val="nil"/>
            </w:tcBorders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36</w:t>
            </w:r>
          </w:p>
        </w:tc>
        <w:tc>
          <w:tcPr>
            <w:tcW w:w="11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36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A0C45" w:rsidRPr="004543BB" w:rsidRDefault="00BA0C45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ADF</w:t>
            </w:r>
          </w:p>
        </w:tc>
        <w:tc>
          <w:tcPr>
            <w:tcW w:w="1046" w:type="dxa"/>
            <w:shd w:val="clear" w:color="auto" w:fill="auto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25</w:t>
            </w:r>
          </w:p>
        </w:tc>
        <w:tc>
          <w:tcPr>
            <w:tcW w:w="1094" w:type="dxa"/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68</w:t>
            </w:r>
          </w:p>
        </w:tc>
        <w:tc>
          <w:tcPr>
            <w:tcW w:w="716" w:type="dxa"/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45</w:t>
            </w:r>
          </w:p>
        </w:tc>
        <w:tc>
          <w:tcPr>
            <w:tcW w:w="1217" w:type="dxa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15</w:t>
            </w:r>
          </w:p>
        </w:tc>
        <w:tc>
          <w:tcPr>
            <w:tcW w:w="1242" w:type="dxa"/>
            <w:tcBorders>
              <w:right w:val="nil"/>
            </w:tcBorders>
            <w:shd w:val="clear" w:color="auto" w:fill="auto"/>
            <w:vAlign w:val="center"/>
            <w:hideMark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45</w:t>
            </w:r>
          </w:p>
        </w:tc>
        <w:tc>
          <w:tcPr>
            <w:tcW w:w="11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05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ADL</w:t>
            </w:r>
          </w:p>
        </w:tc>
        <w:tc>
          <w:tcPr>
            <w:tcW w:w="1046" w:type="dxa"/>
            <w:tcBorders>
              <w:bottom w:val="nil"/>
            </w:tcBorders>
            <w:shd w:val="clear" w:color="auto" w:fill="auto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tcBorders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7,0</w:t>
            </w:r>
          </w:p>
        </w:tc>
        <w:tc>
          <w:tcPr>
            <w:tcW w:w="1094" w:type="dxa"/>
            <w:tcBorders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1</w:t>
            </w:r>
          </w:p>
        </w:tc>
        <w:tc>
          <w:tcPr>
            <w:tcW w:w="716" w:type="dxa"/>
            <w:tcBorders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6,8</w:t>
            </w:r>
          </w:p>
        </w:tc>
        <w:tc>
          <w:tcPr>
            <w:tcW w:w="1217" w:type="dxa"/>
            <w:tcBorders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2,4</w:t>
            </w:r>
          </w:p>
        </w:tc>
        <w:tc>
          <w:tcPr>
            <w:tcW w:w="1242" w:type="dxa"/>
            <w:tcBorders>
              <w:bottom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8,9</w:t>
            </w:r>
          </w:p>
        </w:tc>
        <w:tc>
          <w:tcPr>
            <w:tcW w:w="112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5,0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NFC</w:t>
            </w:r>
          </w:p>
        </w:tc>
        <w:tc>
          <w:tcPr>
            <w:tcW w:w="1046" w:type="dxa"/>
            <w:tcBorders>
              <w:top w:val="nil"/>
              <w:bottom w:val="nil"/>
            </w:tcBorders>
            <w:shd w:val="clear" w:color="auto" w:fill="auto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17</w:t>
            </w:r>
          </w:p>
        </w:tc>
        <w:tc>
          <w:tcPr>
            <w:tcW w:w="10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92</w:t>
            </w:r>
          </w:p>
        </w:tc>
        <w:tc>
          <w:tcPr>
            <w:tcW w:w="7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81</w:t>
            </w:r>
          </w:p>
        </w:tc>
        <w:tc>
          <w:tcPr>
            <w:tcW w:w="1217" w:type="dxa"/>
            <w:tcBorders>
              <w:top w:val="nil"/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86</w:t>
            </w:r>
          </w:p>
        </w:tc>
        <w:tc>
          <w:tcPr>
            <w:tcW w:w="1242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65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97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Energie</w:t>
            </w:r>
          </w:p>
        </w:tc>
        <w:tc>
          <w:tcPr>
            <w:tcW w:w="104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MJ NEL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0,0</w:t>
            </w:r>
          </w:p>
        </w:tc>
        <w:tc>
          <w:tcPr>
            <w:tcW w:w="10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0,48</w:t>
            </w:r>
          </w:p>
        </w:tc>
        <w:tc>
          <w:tcPr>
            <w:tcW w:w="7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,1</w:t>
            </w:r>
          </w:p>
        </w:tc>
        <w:tc>
          <w:tcPr>
            <w:tcW w:w="1217" w:type="dxa"/>
            <w:tcBorders>
              <w:top w:val="nil"/>
              <w:bottom w:val="nil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,9</w:t>
            </w:r>
          </w:p>
        </w:tc>
        <w:tc>
          <w:tcPr>
            <w:tcW w:w="1242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0,1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2,7</w:t>
            </w:r>
          </w:p>
        </w:tc>
      </w:tr>
      <w:tr w:rsidR="00BA0C45" w:rsidRPr="004543BB" w:rsidTr="004543BB">
        <w:trPr>
          <w:trHeight w:val="300"/>
        </w:trPr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BA0C45" w:rsidRPr="004543BB" w:rsidRDefault="00BA0C45" w:rsidP="001B6678">
            <w:pPr>
              <w:spacing w:after="0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04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MJ ME</w:t>
            </w:r>
          </w:p>
        </w:tc>
        <w:tc>
          <w:tcPr>
            <w:tcW w:w="1083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,91</w:t>
            </w:r>
          </w:p>
        </w:tc>
        <w:tc>
          <w:tcPr>
            <w:tcW w:w="10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6,30</w:t>
            </w:r>
          </w:p>
        </w:tc>
        <w:tc>
          <w:tcPr>
            <w:tcW w:w="71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,33</w:t>
            </w:r>
          </w:p>
        </w:tc>
        <w:tc>
          <w:tcPr>
            <w:tcW w:w="1217" w:type="dxa"/>
            <w:tcBorders>
              <w:top w:val="nil"/>
              <w:bottom w:val="single" w:sz="4" w:space="0" w:color="auto"/>
            </w:tcBorders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,85</w:t>
            </w:r>
          </w:p>
        </w:tc>
        <w:tc>
          <w:tcPr>
            <w:tcW w:w="1242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6,02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BA0C45" w:rsidRPr="004543BB" w:rsidRDefault="00BA0C45" w:rsidP="001B6678">
            <w:pPr>
              <w:spacing w:after="0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8,00</w:t>
            </w:r>
          </w:p>
        </w:tc>
      </w:tr>
    </w:tbl>
    <w:p w:rsidR="001B6678" w:rsidRPr="0082231B" w:rsidRDefault="001B6678" w:rsidP="004543BB">
      <w:pPr>
        <w:ind w:left="709"/>
        <w:jc w:val="both"/>
        <w:rPr>
          <w:rFonts w:ascii="Corbel" w:hAnsi="Corbel"/>
          <w:lang w:val="de-AT"/>
        </w:rPr>
        <w:sectPr w:rsidR="001B6678" w:rsidRPr="0082231B" w:rsidSect="00E01703">
          <w:footerReference w:type="default" r:id="rId46"/>
          <w:pgSz w:w="11906" w:h="16838"/>
          <w:pgMar w:top="1417" w:right="1417" w:bottom="1134" w:left="568" w:header="708" w:footer="708" w:gutter="0"/>
          <w:cols w:space="708"/>
          <w:docGrid w:linePitch="360"/>
        </w:sectPr>
      </w:pPr>
      <w:r>
        <w:rPr>
          <w:rFonts w:ascii="Corbel" w:hAnsi="Corbel"/>
          <w:lang w:val="de-AT"/>
        </w:rPr>
        <w:t>XP –</w:t>
      </w:r>
      <w:r w:rsidR="00281AE8">
        <w:rPr>
          <w:rFonts w:ascii="Corbel" w:hAnsi="Corbel"/>
          <w:lang w:val="de-AT"/>
        </w:rPr>
        <w:t xml:space="preserve"> </w:t>
      </w:r>
      <w:r>
        <w:rPr>
          <w:rFonts w:ascii="Corbel" w:hAnsi="Corbel"/>
          <w:lang w:val="de-AT"/>
        </w:rPr>
        <w:t>R</w:t>
      </w:r>
      <w:r w:rsidRPr="0082231B">
        <w:rPr>
          <w:rFonts w:ascii="Corbel" w:hAnsi="Corbel"/>
          <w:lang w:val="de-AT"/>
        </w:rPr>
        <w:t xml:space="preserve">ohprotein; XL – </w:t>
      </w:r>
      <w:proofErr w:type="spellStart"/>
      <w:r w:rsidRPr="0082231B">
        <w:rPr>
          <w:rFonts w:ascii="Corbel" w:hAnsi="Corbel"/>
          <w:lang w:val="de-AT"/>
        </w:rPr>
        <w:t>Rohfett</w:t>
      </w:r>
      <w:proofErr w:type="spellEnd"/>
      <w:r w:rsidRPr="0082231B">
        <w:rPr>
          <w:rFonts w:ascii="Corbel" w:hAnsi="Corbel"/>
          <w:lang w:val="de-AT"/>
        </w:rPr>
        <w:t>;</w:t>
      </w:r>
      <w:r>
        <w:rPr>
          <w:rFonts w:ascii="Corbel" w:hAnsi="Corbel"/>
          <w:lang w:val="de-AT"/>
        </w:rPr>
        <w:t xml:space="preserve"> XF –</w:t>
      </w:r>
      <w:r w:rsidRPr="0082231B">
        <w:rPr>
          <w:rFonts w:ascii="Corbel" w:hAnsi="Corbel"/>
          <w:lang w:val="de-AT"/>
        </w:rPr>
        <w:t xml:space="preserve"> </w:t>
      </w:r>
      <w:proofErr w:type="spellStart"/>
      <w:r w:rsidRPr="0082231B">
        <w:rPr>
          <w:rFonts w:ascii="Corbel" w:hAnsi="Corbel"/>
          <w:lang w:val="de-AT"/>
        </w:rPr>
        <w:t>Rohfaser</w:t>
      </w:r>
      <w:proofErr w:type="spellEnd"/>
      <w:r w:rsidRPr="0082231B">
        <w:rPr>
          <w:rFonts w:ascii="Corbel" w:hAnsi="Corbel"/>
          <w:lang w:val="de-AT"/>
        </w:rPr>
        <w:t>; OM – organische Masse; NDF – Neutral-</w:t>
      </w:r>
      <w:proofErr w:type="spellStart"/>
      <w:r w:rsidRPr="0082231B">
        <w:rPr>
          <w:rFonts w:ascii="Corbel" w:hAnsi="Corbel"/>
          <w:lang w:val="de-AT"/>
        </w:rPr>
        <w:t>Detergenzien</w:t>
      </w:r>
      <w:proofErr w:type="spellEnd"/>
      <w:r w:rsidRPr="0082231B">
        <w:rPr>
          <w:rFonts w:ascii="Corbel" w:hAnsi="Corbel"/>
          <w:lang w:val="de-AT"/>
        </w:rPr>
        <w:t>-Faser; A</w:t>
      </w:r>
      <w:r w:rsidR="005869BF">
        <w:rPr>
          <w:rFonts w:ascii="Corbel" w:hAnsi="Corbel"/>
          <w:lang w:val="de-AT"/>
        </w:rPr>
        <w:t>DF – Säure-</w:t>
      </w:r>
      <w:proofErr w:type="spellStart"/>
      <w:r w:rsidR="005869BF">
        <w:rPr>
          <w:rFonts w:ascii="Corbel" w:hAnsi="Corbel"/>
          <w:lang w:val="de-AT"/>
        </w:rPr>
        <w:t>Detergenzien</w:t>
      </w:r>
      <w:proofErr w:type="spellEnd"/>
      <w:r w:rsidR="005869BF">
        <w:rPr>
          <w:rFonts w:ascii="Corbel" w:hAnsi="Corbel"/>
          <w:lang w:val="de-AT"/>
        </w:rPr>
        <w:t xml:space="preserve">-Faser; </w:t>
      </w:r>
      <w:r w:rsidRPr="0082231B">
        <w:rPr>
          <w:rFonts w:ascii="Corbel" w:hAnsi="Corbel"/>
          <w:lang w:val="de-AT"/>
        </w:rPr>
        <w:t>ADL – Säure-</w:t>
      </w:r>
      <w:proofErr w:type="spellStart"/>
      <w:r w:rsidRPr="0082231B">
        <w:rPr>
          <w:rFonts w:ascii="Corbel" w:hAnsi="Corbel"/>
          <w:lang w:val="de-AT"/>
        </w:rPr>
        <w:t>Detergenzien</w:t>
      </w:r>
      <w:proofErr w:type="spellEnd"/>
      <w:r w:rsidRPr="0082231B">
        <w:rPr>
          <w:rFonts w:ascii="Corbel" w:hAnsi="Corbel"/>
          <w:lang w:val="de-AT"/>
        </w:rPr>
        <w:t xml:space="preserve">-Lignin; NFC – Nicht-Faser-Kohlenhydrate; </w:t>
      </w:r>
      <w:r>
        <w:rPr>
          <w:rFonts w:ascii="Corbel" w:hAnsi="Corbel"/>
          <w:lang w:val="de-AT"/>
        </w:rPr>
        <w:t>MJ NEL –</w:t>
      </w:r>
      <w:r w:rsidR="006A5CD2">
        <w:rPr>
          <w:rFonts w:ascii="Corbel" w:hAnsi="Corbel"/>
          <w:lang w:val="de-AT"/>
        </w:rPr>
        <w:t xml:space="preserve"> Mega-</w:t>
      </w:r>
      <w:r>
        <w:rPr>
          <w:rFonts w:ascii="Corbel" w:hAnsi="Corbel"/>
          <w:lang w:val="de-AT"/>
        </w:rPr>
        <w:t>Joule Netto-Energie-Laktation; MJ ME – Mega</w:t>
      </w:r>
      <w:r w:rsidR="006A5CD2">
        <w:rPr>
          <w:rFonts w:ascii="Corbel" w:hAnsi="Corbel"/>
          <w:lang w:val="de-AT"/>
        </w:rPr>
        <w:t>-</w:t>
      </w:r>
      <w:r>
        <w:rPr>
          <w:rFonts w:ascii="Corbel" w:hAnsi="Corbel"/>
          <w:lang w:val="de-AT"/>
        </w:rPr>
        <w:t>Joule Metabolische-Energie;</w:t>
      </w:r>
      <w:r w:rsidRPr="0082231B">
        <w:rPr>
          <w:rFonts w:ascii="Corbel" w:hAnsi="Corbel"/>
          <w:lang w:val="de-AT"/>
        </w:rPr>
        <w:t xml:space="preserve"> </w:t>
      </w:r>
    </w:p>
    <w:p w:rsidR="00036196" w:rsidRDefault="00574E87" w:rsidP="001B6678">
      <w:pPr>
        <w:ind w:left="567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b/>
          <w:bCs/>
          <w:sz w:val="24"/>
          <w14:numForm w14:val="lining"/>
        </w:rPr>
        <w:lastRenderedPageBreak/>
        <w:t>Tabelle 5</w:t>
      </w:r>
      <w:r w:rsidR="007C737D" w:rsidRPr="004D74DB">
        <w:rPr>
          <w:rFonts w:ascii="Corbel" w:eastAsia="MS Mincho" w:hAnsi="Corbel" w:cs="Times New Roman"/>
          <w:b/>
          <w:bCs/>
          <w:sz w:val="24"/>
          <w14:numForm w14:val="lining"/>
        </w:rPr>
        <w:t>:</w:t>
      </w:r>
      <w:r w:rsidR="007C737D">
        <w:rPr>
          <w:lang w:val="de-AT"/>
        </w:rPr>
        <w:t xml:space="preserve"> </w:t>
      </w:r>
      <w:r w:rsidR="007C737D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Einfluss von Gruppe, Rasse und Laktationszahl auf </w:t>
      </w:r>
      <w:r w:rsidR="00036196" w:rsidRPr="004D74DB">
        <w:rPr>
          <w:rFonts w:ascii="Corbel" w:eastAsia="MS Mincho" w:hAnsi="Corbel" w:cs="Times New Roman"/>
          <w:sz w:val="23"/>
          <w:szCs w:val="23"/>
          <w14:numForm w14:val="lining"/>
        </w:rPr>
        <w:t>Futteraufnahme</w:t>
      </w:r>
      <w:r w:rsidR="007C737D" w:rsidRPr="004D74DB">
        <w:rPr>
          <w:rFonts w:ascii="Corbel" w:eastAsia="MS Mincho" w:hAnsi="Corbel" w:cs="Times New Roman"/>
          <w:sz w:val="23"/>
          <w:szCs w:val="23"/>
          <w14:numForm w14:val="lining"/>
        </w:rPr>
        <w:t xml:space="preserve"> und Kraftfutteranteil, Nährstoff- und Energieaufnahme bzw. Konzentration.</w:t>
      </w:r>
    </w:p>
    <w:tbl>
      <w:tblPr>
        <w:tblW w:w="9072" w:type="dxa"/>
        <w:tblInd w:w="852" w:type="dxa"/>
        <w:tblBorders>
          <w:top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7"/>
        <w:gridCol w:w="2518"/>
        <w:gridCol w:w="1276"/>
        <w:gridCol w:w="1282"/>
        <w:gridCol w:w="1177"/>
        <w:gridCol w:w="1432"/>
      </w:tblGrid>
      <w:tr w:rsidR="00C12571" w:rsidRPr="004543BB" w:rsidTr="004543BB">
        <w:trPr>
          <w:trHeight w:val="300"/>
        </w:trPr>
        <w:tc>
          <w:tcPr>
            <w:tcW w:w="138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2518" w:type="dxa"/>
            <w:tcBorders>
              <w:top w:val="single" w:sz="4" w:space="0" w:color="auto"/>
              <w:bottom w:val="nil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255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ruppe</w:t>
            </w:r>
          </w:p>
        </w:tc>
        <w:tc>
          <w:tcPr>
            <w:tcW w:w="117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432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p-Wert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2518" w:type="dxa"/>
            <w:tcBorders>
              <w:top w:val="nil"/>
              <w:bottom w:val="single" w:sz="4" w:space="0" w:color="auto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SN</w:t>
            </w:r>
          </w:p>
        </w:tc>
        <w:tc>
          <w:tcPr>
            <w:tcW w:w="128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WN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RSD</w:t>
            </w:r>
          </w:p>
        </w:tc>
        <w:tc>
          <w:tcPr>
            <w:tcW w:w="1432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ruppe</w:t>
            </w:r>
          </w:p>
        </w:tc>
      </w:tr>
      <w:tr w:rsidR="00C12571" w:rsidRPr="004543BB" w:rsidTr="004543BB">
        <w:trPr>
          <w:trHeight w:val="300"/>
        </w:trPr>
        <w:tc>
          <w:tcPr>
            <w:tcW w:w="9072" w:type="dxa"/>
            <w:gridSpan w:val="6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 xml:space="preserve">Gesamtfutteraufnahme (GESTM), Kraftfutteranteil (KF), </w:t>
            </w:r>
            <w:proofErr w:type="spellStart"/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ruminale</w:t>
            </w:r>
            <w:proofErr w:type="spellEnd"/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 xml:space="preserve"> Stickstoffbilanz (RNB) und Nährstoff- und Energieaufnahme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GESTM</w:t>
            </w:r>
          </w:p>
        </w:tc>
        <w:tc>
          <w:tcPr>
            <w:tcW w:w="2518" w:type="dxa"/>
            <w:tcBorders>
              <w:top w:val="single" w:sz="4" w:space="0" w:color="auto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kg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5,7</w:t>
            </w:r>
          </w:p>
        </w:tc>
        <w:tc>
          <w:tcPr>
            <w:tcW w:w="1282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5,3</w:t>
            </w:r>
          </w:p>
        </w:tc>
        <w:tc>
          <w:tcPr>
            <w:tcW w:w="117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0,1</w:t>
            </w:r>
          </w:p>
        </w:tc>
        <w:tc>
          <w:tcPr>
            <w:tcW w:w="1432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1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KF</w:t>
            </w:r>
          </w:p>
        </w:tc>
        <w:tc>
          <w:tcPr>
            <w:tcW w:w="2518" w:type="dxa"/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%</w:t>
            </w:r>
          </w:p>
        </w:tc>
        <w:tc>
          <w:tcPr>
            <w:tcW w:w="1276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6,92</w:t>
            </w:r>
          </w:p>
        </w:tc>
        <w:tc>
          <w:tcPr>
            <w:tcW w:w="1282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,08</w:t>
            </w:r>
          </w:p>
        </w:tc>
        <w:tc>
          <w:tcPr>
            <w:tcW w:w="117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0,69</w:t>
            </w:r>
          </w:p>
        </w:tc>
        <w:tc>
          <w:tcPr>
            <w:tcW w:w="1432" w:type="dxa"/>
            <w:tcBorders>
              <w:lef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1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RNB</w:t>
            </w:r>
          </w:p>
        </w:tc>
        <w:tc>
          <w:tcPr>
            <w:tcW w:w="2518" w:type="dxa"/>
            <w:vAlign w:val="center"/>
          </w:tcPr>
          <w:p w:rsidR="00C12571" w:rsidRPr="004543BB" w:rsidRDefault="00281AE8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>
              <w:rPr>
                <w:rFonts w:eastAsia="Times New Roman" w:cstheme="minorHAnsi"/>
                <w:color w:val="000000"/>
                <w:szCs w:val="18"/>
                <w:lang w:eastAsia="de-DE"/>
              </w:rPr>
              <w:t>g/Tag</w:t>
            </w:r>
          </w:p>
        </w:tc>
        <w:tc>
          <w:tcPr>
            <w:tcW w:w="1276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,50</w:t>
            </w:r>
          </w:p>
        </w:tc>
        <w:tc>
          <w:tcPr>
            <w:tcW w:w="1282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74,11</w:t>
            </w:r>
          </w:p>
        </w:tc>
        <w:tc>
          <w:tcPr>
            <w:tcW w:w="117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1,03</w:t>
            </w:r>
          </w:p>
        </w:tc>
        <w:tc>
          <w:tcPr>
            <w:tcW w:w="1432" w:type="dxa"/>
            <w:tcBorders>
              <w:lef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1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XP</w:t>
            </w:r>
          </w:p>
        </w:tc>
        <w:tc>
          <w:tcPr>
            <w:tcW w:w="2518" w:type="dxa"/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276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077</w:t>
            </w:r>
          </w:p>
        </w:tc>
        <w:tc>
          <w:tcPr>
            <w:tcW w:w="1282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560</w:t>
            </w:r>
          </w:p>
        </w:tc>
        <w:tc>
          <w:tcPr>
            <w:tcW w:w="117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72</w:t>
            </w:r>
          </w:p>
        </w:tc>
        <w:tc>
          <w:tcPr>
            <w:tcW w:w="1432" w:type="dxa"/>
            <w:tcBorders>
              <w:lef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1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proofErr w:type="spellStart"/>
            <w:r w:rsidRPr="004543BB">
              <w:rPr>
                <w:rFonts w:cstheme="minorHAnsi"/>
                <w:color w:val="000000"/>
                <w:szCs w:val="18"/>
              </w:rPr>
              <w:t>nXP</w:t>
            </w:r>
            <w:proofErr w:type="spellEnd"/>
          </w:p>
        </w:tc>
        <w:tc>
          <w:tcPr>
            <w:tcW w:w="2518" w:type="dxa"/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276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068</w:t>
            </w:r>
          </w:p>
        </w:tc>
        <w:tc>
          <w:tcPr>
            <w:tcW w:w="1282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097</w:t>
            </w:r>
          </w:p>
        </w:tc>
        <w:tc>
          <w:tcPr>
            <w:tcW w:w="117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8</w:t>
            </w:r>
          </w:p>
        </w:tc>
        <w:tc>
          <w:tcPr>
            <w:tcW w:w="1432" w:type="dxa"/>
            <w:tcBorders>
              <w:lef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0,051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NDF</w:t>
            </w:r>
          </w:p>
        </w:tc>
        <w:tc>
          <w:tcPr>
            <w:tcW w:w="2518" w:type="dxa"/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276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7357</w:t>
            </w:r>
          </w:p>
        </w:tc>
        <w:tc>
          <w:tcPr>
            <w:tcW w:w="1282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7730</w:t>
            </w:r>
          </w:p>
        </w:tc>
        <w:tc>
          <w:tcPr>
            <w:tcW w:w="117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63</w:t>
            </w:r>
          </w:p>
        </w:tc>
        <w:tc>
          <w:tcPr>
            <w:tcW w:w="1432" w:type="dxa"/>
            <w:tcBorders>
              <w:lef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1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NFC</w:t>
            </w:r>
          </w:p>
        </w:tc>
        <w:tc>
          <w:tcPr>
            <w:tcW w:w="2518" w:type="dxa"/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276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737</w:t>
            </w:r>
          </w:p>
        </w:tc>
        <w:tc>
          <w:tcPr>
            <w:tcW w:w="1282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451</w:t>
            </w:r>
          </w:p>
        </w:tc>
        <w:tc>
          <w:tcPr>
            <w:tcW w:w="117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56</w:t>
            </w:r>
          </w:p>
        </w:tc>
        <w:tc>
          <w:tcPr>
            <w:tcW w:w="1432" w:type="dxa"/>
            <w:tcBorders>
              <w:lef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1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Energie</w:t>
            </w:r>
          </w:p>
        </w:tc>
        <w:tc>
          <w:tcPr>
            <w:tcW w:w="2518" w:type="dxa"/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MJ NEL</w:t>
            </w:r>
          </w:p>
        </w:tc>
        <w:tc>
          <w:tcPr>
            <w:tcW w:w="1276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3,9</w:t>
            </w:r>
          </w:p>
        </w:tc>
        <w:tc>
          <w:tcPr>
            <w:tcW w:w="1282" w:type="dxa"/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2,5</w:t>
            </w:r>
          </w:p>
        </w:tc>
        <w:tc>
          <w:tcPr>
            <w:tcW w:w="117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,7</w:t>
            </w:r>
          </w:p>
        </w:tc>
        <w:tc>
          <w:tcPr>
            <w:tcW w:w="1432" w:type="dxa"/>
            <w:tcBorders>
              <w:lef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0,044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Energie</w:t>
            </w:r>
          </w:p>
        </w:tc>
        <w:tc>
          <w:tcPr>
            <w:tcW w:w="2518" w:type="dxa"/>
            <w:tcBorders>
              <w:bottom w:val="single" w:sz="4" w:space="0" w:color="auto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MJ 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58</w:t>
            </w:r>
          </w:p>
        </w:tc>
        <w:tc>
          <w:tcPr>
            <w:tcW w:w="1282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55</w:t>
            </w:r>
          </w:p>
        </w:tc>
        <w:tc>
          <w:tcPr>
            <w:tcW w:w="117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</w:t>
            </w:r>
          </w:p>
        </w:tc>
        <w:tc>
          <w:tcPr>
            <w:tcW w:w="1432" w:type="dxa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0,008</w:t>
            </w:r>
          </w:p>
        </w:tc>
      </w:tr>
      <w:tr w:rsidR="00C12571" w:rsidRPr="004543BB" w:rsidTr="004543BB">
        <w:trPr>
          <w:trHeight w:val="300"/>
        </w:trPr>
        <w:tc>
          <w:tcPr>
            <w:tcW w:w="9072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C12571" w:rsidRPr="004543BB" w:rsidRDefault="00C12571" w:rsidP="004543BB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Nährstoff- und Energie-Konzentration in der Gesamtration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12571" w:rsidRPr="004543BB" w:rsidRDefault="00C12571" w:rsidP="004543BB">
            <w:pPr>
              <w:spacing w:after="0" w:line="240" w:lineRule="auto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XP</w:t>
            </w:r>
          </w:p>
        </w:tc>
        <w:tc>
          <w:tcPr>
            <w:tcW w:w="25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12571" w:rsidRPr="004543BB" w:rsidRDefault="005869BF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>
              <w:rPr>
                <w:rFonts w:eastAsia="Times New Roman" w:cstheme="minorHAnsi"/>
                <w:color w:val="000000"/>
                <w:szCs w:val="18"/>
                <w:lang w:eastAsia="de-DE"/>
              </w:rPr>
              <w:t xml:space="preserve">g/kg </w:t>
            </w:r>
            <w:r w:rsidR="00C12571"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TM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33</w:t>
            </w:r>
          </w:p>
        </w:tc>
        <w:tc>
          <w:tcPr>
            <w:tcW w:w="12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72</w:t>
            </w:r>
          </w:p>
        </w:tc>
        <w:tc>
          <w:tcPr>
            <w:tcW w:w="117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9</w:t>
            </w:r>
          </w:p>
        </w:tc>
        <w:tc>
          <w:tcPr>
            <w:tcW w:w="143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1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12571" w:rsidRPr="004543BB" w:rsidRDefault="00C12571" w:rsidP="004543BB">
            <w:pPr>
              <w:spacing w:after="0" w:line="240" w:lineRule="auto"/>
              <w:rPr>
                <w:rFonts w:cstheme="minorHAnsi"/>
                <w:color w:val="000000"/>
                <w:szCs w:val="18"/>
              </w:rPr>
            </w:pPr>
            <w:proofErr w:type="spellStart"/>
            <w:r w:rsidRPr="004543BB">
              <w:rPr>
                <w:rFonts w:cstheme="minorHAnsi"/>
                <w:color w:val="000000"/>
                <w:szCs w:val="18"/>
              </w:rPr>
              <w:t>nXP</w:t>
            </w:r>
            <w:proofErr w:type="spellEnd"/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32</w:t>
            </w:r>
          </w:p>
        </w:tc>
        <w:tc>
          <w:tcPr>
            <w:tcW w:w="1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38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</w:t>
            </w:r>
          </w:p>
        </w:tc>
        <w:tc>
          <w:tcPr>
            <w:tcW w:w="1432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2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12571" w:rsidRPr="004543BB" w:rsidRDefault="00C12571" w:rsidP="004543BB">
            <w:pPr>
              <w:spacing w:after="0" w:line="240" w:lineRule="auto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NDF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470</w:t>
            </w:r>
          </w:p>
        </w:tc>
        <w:tc>
          <w:tcPr>
            <w:tcW w:w="1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0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8</w:t>
            </w:r>
          </w:p>
        </w:tc>
        <w:tc>
          <w:tcPr>
            <w:tcW w:w="1432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3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12571" w:rsidRPr="004543BB" w:rsidRDefault="00C12571" w:rsidP="004543BB">
            <w:pPr>
              <w:spacing w:after="0" w:line="240" w:lineRule="auto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NFC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300</w:t>
            </w:r>
          </w:p>
        </w:tc>
        <w:tc>
          <w:tcPr>
            <w:tcW w:w="1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21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16</w:t>
            </w:r>
          </w:p>
        </w:tc>
        <w:tc>
          <w:tcPr>
            <w:tcW w:w="1432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&lt;0,004</w:t>
            </w:r>
          </w:p>
        </w:tc>
      </w:tr>
      <w:tr w:rsidR="00C12571" w:rsidRPr="004543BB" w:rsidTr="004543BB">
        <w:trPr>
          <w:trHeight w:val="300"/>
        </w:trPr>
        <w:tc>
          <w:tcPr>
            <w:tcW w:w="1387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12571" w:rsidRPr="004543BB" w:rsidRDefault="00C12571" w:rsidP="004543BB">
            <w:pPr>
              <w:spacing w:after="0" w:line="240" w:lineRule="auto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Energie</w:t>
            </w:r>
          </w:p>
        </w:tc>
        <w:tc>
          <w:tcPr>
            <w:tcW w:w="251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MJ NEL/kg T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5,98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6,0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0,18</w:t>
            </w:r>
          </w:p>
        </w:tc>
        <w:tc>
          <w:tcPr>
            <w:tcW w:w="143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:rsidR="00C12571" w:rsidRPr="004543BB" w:rsidRDefault="00C12571" w:rsidP="004543B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0,609</w:t>
            </w:r>
          </w:p>
        </w:tc>
      </w:tr>
    </w:tbl>
    <w:p w:rsidR="005C71CA" w:rsidRPr="0082231B" w:rsidRDefault="00281AE8" w:rsidP="004543BB">
      <w:pPr>
        <w:ind w:left="851"/>
        <w:jc w:val="both"/>
        <w:rPr>
          <w:rFonts w:ascii="Corbel" w:hAnsi="Corbel"/>
          <w:lang w:val="de-AT"/>
        </w:rPr>
        <w:sectPr w:rsidR="005C71CA" w:rsidRPr="0082231B" w:rsidSect="00E01703">
          <w:pgSz w:w="11906" w:h="16838"/>
          <w:pgMar w:top="1417" w:right="1417" w:bottom="1134" w:left="568" w:header="708" w:footer="708" w:gutter="0"/>
          <w:cols w:space="708"/>
          <w:docGrid w:linePitch="360"/>
        </w:sectPr>
      </w:pPr>
      <w:r>
        <w:rPr>
          <w:rFonts w:ascii="Corbel" w:hAnsi="Corbel"/>
          <w:lang w:val="de-AT"/>
        </w:rPr>
        <w:t xml:space="preserve">SN – Stallgruppe mit niedrigem Kraftfutteranteil; WN – Weidegruppe mit niedrigem Kraftfutteranteil; </w:t>
      </w:r>
      <w:r w:rsidR="00C12571">
        <w:rPr>
          <w:rFonts w:ascii="Corbel" w:hAnsi="Corbel"/>
          <w:lang w:val="de-AT"/>
        </w:rPr>
        <w:t>XP –R</w:t>
      </w:r>
      <w:r w:rsidR="005C71CA" w:rsidRPr="0082231B">
        <w:rPr>
          <w:rFonts w:ascii="Corbel" w:hAnsi="Corbel"/>
          <w:lang w:val="de-AT"/>
        </w:rPr>
        <w:t xml:space="preserve">ohprotein; </w:t>
      </w:r>
      <w:proofErr w:type="spellStart"/>
      <w:r w:rsidR="005C71CA" w:rsidRPr="0082231B">
        <w:rPr>
          <w:rFonts w:ascii="Corbel" w:hAnsi="Corbel"/>
          <w:lang w:val="de-AT"/>
        </w:rPr>
        <w:t>nXP</w:t>
      </w:r>
      <w:proofErr w:type="spellEnd"/>
      <w:r w:rsidR="005C71CA" w:rsidRPr="0082231B">
        <w:rPr>
          <w:rFonts w:ascii="Corbel" w:hAnsi="Corbel"/>
          <w:lang w:val="de-AT"/>
        </w:rPr>
        <w:t xml:space="preserve"> – nutzbares Rohprotein; NDF – Neutral-</w:t>
      </w:r>
      <w:proofErr w:type="spellStart"/>
      <w:r w:rsidR="005C71CA" w:rsidRPr="0082231B">
        <w:rPr>
          <w:rFonts w:ascii="Corbel" w:hAnsi="Corbel"/>
          <w:lang w:val="de-AT"/>
        </w:rPr>
        <w:t>Detergenzien</w:t>
      </w:r>
      <w:proofErr w:type="spellEnd"/>
      <w:r w:rsidR="005C71CA" w:rsidRPr="0082231B">
        <w:rPr>
          <w:rFonts w:ascii="Corbel" w:hAnsi="Corbel"/>
          <w:lang w:val="de-AT"/>
        </w:rPr>
        <w:t xml:space="preserve">-Faser; NFC – Nicht-Faser-Kohlenhydrate; </w:t>
      </w:r>
      <w:r w:rsidR="00301A7C">
        <w:rPr>
          <w:rFonts w:ascii="Corbel" w:hAnsi="Corbel"/>
          <w:lang w:val="de-AT"/>
        </w:rPr>
        <w:t>MJ NEL – Mega-Joule Netto-Energie-Laktation; MJ ME – Mega-Joule Metabolische-Energie;</w:t>
      </w:r>
      <w:r w:rsidR="00301A7C" w:rsidRPr="0082231B">
        <w:rPr>
          <w:rFonts w:ascii="Corbel" w:hAnsi="Corbel"/>
          <w:lang w:val="de-AT"/>
        </w:rPr>
        <w:t xml:space="preserve"> </w:t>
      </w:r>
      <w:r w:rsidR="005C71CA" w:rsidRPr="0082231B">
        <w:rPr>
          <w:rFonts w:ascii="Corbel" w:hAnsi="Corbel"/>
          <w:lang w:val="de-AT"/>
        </w:rPr>
        <w:t>RSD –</w:t>
      </w:r>
      <w:r w:rsidR="00AD632D" w:rsidRPr="0082231B">
        <w:rPr>
          <w:rFonts w:ascii="Corbel" w:hAnsi="Corbel"/>
          <w:lang w:val="de-AT"/>
        </w:rPr>
        <w:t xml:space="preserve"> Residualstandardabweichung</w:t>
      </w:r>
    </w:p>
    <w:p w:rsidR="00036196" w:rsidRDefault="00574E87" w:rsidP="001B6678">
      <w:pPr>
        <w:jc w:val="both"/>
        <w:rPr>
          <w:rFonts w:ascii="Corbel" w:eastAsia="MS Mincho" w:hAnsi="Corbel" w:cs="Times New Roman"/>
          <w:sz w:val="23"/>
          <w:szCs w:val="23"/>
          <w14:numForm w14:val="lining"/>
        </w:rPr>
      </w:pPr>
      <w:r>
        <w:rPr>
          <w:rFonts w:ascii="Corbel" w:eastAsia="MS Mincho" w:hAnsi="Corbel" w:cs="Times New Roman"/>
          <w:b/>
          <w:bCs/>
          <w:sz w:val="24"/>
          <w14:numForm w14:val="lining"/>
        </w:rPr>
        <w:lastRenderedPageBreak/>
        <w:t>Tabelle 6</w:t>
      </w:r>
      <w:r w:rsidR="007C737D" w:rsidRPr="004D74DB">
        <w:rPr>
          <w:rFonts w:ascii="Corbel" w:eastAsia="MS Mincho" w:hAnsi="Corbel" w:cs="Times New Roman"/>
          <w:b/>
          <w:bCs/>
          <w:sz w:val="24"/>
          <w14:numForm w14:val="lining"/>
        </w:rPr>
        <w:t>:</w:t>
      </w:r>
      <w:r w:rsidR="007C737D">
        <w:rPr>
          <w:lang w:val="de-AT"/>
        </w:rPr>
        <w:t xml:space="preserve"> </w:t>
      </w:r>
      <w:r w:rsidR="007C737D" w:rsidRPr="004D74DB">
        <w:rPr>
          <w:rFonts w:ascii="Corbel" w:eastAsia="MS Mincho" w:hAnsi="Corbel" w:cs="Times New Roman"/>
          <w:sz w:val="23"/>
          <w:szCs w:val="23"/>
          <w14:numForm w14:val="lining"/>
        </w:rPr>
        <w:t>Einfluss von Gruppe, Rasse und Laktationszahl auf Parameter der Kotbeurteilung.</w:t>
      </w:r>
    </w:p>
    <w:tbl>
      <w:tblPr>
        <w:tblpPr w:leftFromText="141" w:rightFromText="141" w:vertAnchor="page" w:horzAnchor="margin" w:tblpXSpec="center" w:tblpY="1904"/>
        <w:tblW w:w="9072" w:type="dxa"/>
        <w:tblBorders>
          <w:top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64"/>
        <w:gridCol w:w="1541"/>
        <w:gridCol w:w="1312"/>
        <w:gridCol w:w="1079"/>
        <w:gridCol w:w="1197"/>
        <w:gridCol w:w="1579"/>
      </w:tblGrid>
      <w:tr w:rsidR="00230B14" w:rsidRPr="004543BB" w:rsidTr="004543BB">
        <w:trPr>
          <w:trHeight w:val="300"/>
        </w:trPr>
        <w:tc>
          <w:tcPr>
            <w:tcW w:w="23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541" w:type="dxa"/>
            <w:tcBorders>
              <w:top w:val="single" w:sz="4" w:space="0" w:color="auto"/>
              <w:bottom w:val="nil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239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ruppe</w:t>
            </w:r>
          </w:p>
        </w:tc>
        <w:tc>
          <w:tcPr>
            <w:tcW w:w="11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p-Wert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541" w:type="dxa"/>
            <w:tcBorders>
              <w:top w:val="nil"/>
              <w:bottom w:val="single" w:sz="4" w:space="0" w:color="auto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31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SN</w:t>
            </w:r>
          </w:p>
        </w:tc>
        <w:tc>
          <w:tcPr>
            <w:tcW w:w="107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WN</w:t>
            </w:r>
          </w:p>
        </w:tc>
        <w:tc>
          <w:tcPr>
            <w:tcW w:w="11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RSD</w:t>
            </w:r>
          </w:p>
        </w:tc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ruppe</w:t>
            </w:r>
          </w:p>
        </w:tc>
      </w:tr>
      <w:tr w:rsidR="00133F1D" w:rsidRPr="004543BB" w:rsidTr="004543BB">
        <w:trPr>
          <w:trHeight w:val="300"/>
        </w:trPr>
        <w:tc>
          <w:tcPr>
            <w:tcW w:w="236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133F1D" w:rsidRPr="004543BB" w:rsidRDefault="00133F1D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proofErr w:type="spellStart"/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Obersieb</w:t>
            </w:r>
            <w:proofErr w:type="spellEnd"/>
          </w:p>
        </w:tc>
        <w:tc>
          <w:tcPr>
            <w:tcW w:w="1541" w:type="dxa"/>
            <w:tcBorders>
              <w:top w:val="single" w:sz="4" w:space="0" w:color="auto"/>
              <w:bottom w:val="nil"/>
            </w:tcBorders>
            <w:vAlign w:val="center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%</w:t>
            </w:r>
          </w:p>
        </w:tc>
        <w:tc>
          <w:tcPr>
            <w:tcW w:w="131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62,7</w:t>
            </w:r>
          </w:p>
        </w:tc>
        <w:tc>
          <w:tcPr>
            <w:tcW w:w="107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62,9</w:t>
            </w:r>
          </w:p>
        </w:tc>
        <w:tc>
          <w:tcPr>
            <w:tcW w:w="11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5,2</w:t>
            </w: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952</w:t>
            </w:r>
          </w:p>
        </w:tc>
      </w:tr>
      <w:tr w:rsidR="00133F1D" w:rsidRPr="004543BB" w:rsidTr="004543BB">
        <w:trPr>
          <w:trHeight w:val="300"/>
        </w:trPr>
        <w:tc>
          <w:tcPr>
            <w:tcW w:w="236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133F1D" w:rsidRPr="004543BB" w:rsidRDefault="00133F1D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Mittelsieb</w:t>
            </w:r>
          </w:p>
        </w:tc>
        <w:tc>
          <w:tcPr>
            <w:tcW w:w="1541" w:type="dxa"/>
            <w:tcBorders>
              <w:top w:val="nil"/>
              <w:bottom w:val="nil"/>
            </w:tcBorders>
            <w:vAlign w:val="center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%</w:t>
            </w:r>
          </w:p>
        </w:tc>
        <w:tc>
          <w:tcPr>
            <w:tcW w:w="131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3,7</w:t>
            </w:r>
          </w:p>
        </w:tc>
        <w:tc>
          <w:tcPr>
            <w:tcW w:w="107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5,9</w:t>
            </w:r>
          </w:p>
        </w:tc>
        <w:tc>
          <w:tcPr>
            <w:tcW w:w="11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7,6</w:t>
            </w:r>
          </w:p>
        </w:tc>
        <w:tc>
          <w:tcPr>
            <w:tcW w:w="1579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263</w:t>
            </w:r>
          </w:p>
        </w:tc>
      </w:tr>
      <w:tr w:rsidR="00133F1D" w:rsidRPr="004543BB" w:rsidTr="004543BB">
        <w:trPr>
          <w:trHeight w:val="300"/>
        </w:trPr>
        <w:tc>
          <w:tcPr>
            <w:tcW w:w="23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33F1D" w:rsidRPr="004543BB" w:rsidRDefault="00133F1D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Untersieb</w:t>
            </w:r>
          </w:p>
        </w:tc>
        <w:tc>
          <w:tcPr>
            <w:tcW w:w="1541" w:type="dxa"/>
            <w:tcBorders>
              <w:top w:val="nil"/>
              <w:bottom w:val="single" w:sz="4" w:space="0" w:color="auto"/>
            </w:tcBorders>
            <w:vAlign w:val="center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%</w:t>
            </w:r>
          </w:p>
        </w:tc>
        <w:tc>
          <w:tcPr>
            <w:tcW w:w="131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3,7</w:t>
            </w:r>
          </w:p>
        </w:tc>
        <w:tc>
          <w:tcPr>
            <w:tcW w:w="107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1,2</w:t>
            </w:r>
          </w:p>
        </w:tc>
        <w:tc>
          <w:tcPr>
            <w:tcW w:w="11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133F1D" w:rsidRPr="004543BB" w:rsidRDefault="00281AE8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>
              <w:rPr>
                <w:rFonts w:cstheme="minorHAnsi"/>
                <w:color w:val="000000"/>
                <w:szCs w:val="18"/>
              </w:rPr>
              <w:t>8,8</w:t>
            </w:r>
          </w:p>
        </w:tc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:rsidR="00133F1D" w:rsidRPr="004543BB" w:rsidRDefault="00133F1D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286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proofErr w:type="spellStart"/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Obersieb</w:t>
            </w:r>
            <w:proofErr w:type="spellEnd"/>
          </w:p>
        </w:tc>
        <w:tc>
          <w:tcPr>
            <w:tcW w:w="154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 /kg FM</w:t>
            </w:r>
          </w:p>
        </w:tc>
        <w:tc>
          <w:tcPr>
            <w:tcW w:w="1312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8,1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3,8</w:t>
            </w:r>
          </w:p>
        </w:tc>
        <w:tc>
          <w:tcPr>
            <w:tcW w:w="119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5,17</w:t>
            </w: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230B14" w:rsidRPr="004543BB" w:rsidRDefault="00281AE8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>
              <w:rPr>
                <w:rFonts w:cstheme="minorHAnsi"/>
                <w:color w:val="000000"/>
                <w:szCs w:val="18"/>
              </w:rPr>
              <w:t>0,002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Mittelsieb</w:t>
            </w:r>
          </w:p>
        </w:tc>
        <w:tc>
          <w:tcPr>
            <w:tcW w:w="1541" w:type="dxa"/>
            <w:shd w:val="clear" w:color="auto" w:fill="auto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 /kg FM</w:t>
            </w:r>
          </w:p>
        </w:tc>
        <w:tc>
          <w:tcPr>
            <w:tcW w:w="1312" w:type="dxa"/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3,86</w:t>
            </w:r>
          </w:p>
        </w:tc>
        <w:tc>
          <w:tcPr>
            <w:tcW w:w="1079" w:type="dxa"/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3,42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,57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275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Untersieb</w:t>
            </w:r>
          </w:p>
        </w:tc>
        <w:tc>
          <w:tcPr>
            <w:tcW w:w="1541" w:type="dxa"/>
            <w:shd w:val="clear" w:color="auto" w:fill="auto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 /kg FM</w:t>
            </w:r>
          </w:p>
        </w:tc>
        <w:tc>
          <w:tcPr>
            <w:tcW w:w="1312" w:type="dxa"/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6,71</w:t>
            </w:r>
          </w:p>
        </w:tc>
        <w:tc>
          <w:tcPr>
            <w:tcW w:w="1079" w:type="dxa"/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4,65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,18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 xml:space="preserve">Summe Siebe </w:t>
            </w:r>
          </w:p>
        </w:tc>
        <w:tc>
          <w:tcPr>
            <w:tcW w:w="1541" w:type="dxa"/>
            <w:shd w:val="clear" w:color="auto" w:fill="auto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 /kg FM</w:t>
            </w: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8,6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1,8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3,61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proofErr w:type="spellStart"/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Feinstteile</w:t>
            </w:r>
            <w:proofErr w:type="spellEnd"/>
          </w:p>
        </w:tc>
        <w:tc>
          <w:tcPr>
            <w:tcW w:w="154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 /kg FM</w:t>
            </w:r>
          </w:p>
        </w:tc>
        <w:tc>
          <w:tcPr>
            <w:tcW w:w="1312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80,6</w:t>
            </w:r>
          </w:p>
        </w:tc>
        <w:tc>
          <w:tcPr>
            <w:tcW w:w="1079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87,5</w:t>
            </w:r>
          </w:p>
        </w:tc>
        <w:tc>
          <w:tcPr>
            <w:tcW w:w="119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3,61</w:t>
            </w:r>
          </w:p>
        </w:tc>
        <w:tc>
          <w:tcPr>
            <w:tcW w:w="1579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pH-Wert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6,64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6,63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12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586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XP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71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88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7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XL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35,1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64</w:t>
            </w:r>
            <w:r w:rsidR="00281AE8">
              <w:rPr>
                <w:rFonts w:cstheme="minorHAnsi"/>
                <w:color w:val="000000"/>
                <w:szCs w:val="18"/>
              </w:rPr>
              <w:t>,0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7,4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XF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54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26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3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XA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63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74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8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NDF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523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470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0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ADF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362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320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1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ADL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38</w:t>
            </w:r>
          </w:p>
        </w:tc>
        <w:tc>
          <w:tcPr>
            <w:tcW w:w="1079" w:type="dxa"/>
            <w:shd w:val="clear" w:color="auto" w:fill="auto"/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37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7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903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NFC</w:t>
            </w:r>
          </w:p>
        </w:tc>
        <w:tc>
          <w:tcPr>
            <w:tcW w:w="1541" w:type="dxa"/>
            <w:tcBorders>
              <w:bottom w:val="single" w:sz="4" w:space="0" w:color="auto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08</w:t>
            </w:r>
          </w:p>
        </w:tc>
        <w:tc>
          <w:tcPr>
            <w:tcW w:w="1079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04</w:t>
            </w:r>
          </w:p>
        </w:tc>
        <w:tc>
          <w:tcPr>
            <w:tcW w:w="119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3</w:t>
            </w:r>
          </w:p>
        </w:tc>
        <w:tc>
          <w:tcPr>
            <w:tcW w:w="1579" w:type="dxa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174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proofErr w:type="spellStart"/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Ca</w:t>
            </w:r>
            <w:proofErr w:type="spellEnd"/>
          </w:p>
        </w:tc>
        <w:tc>
          <w:tcPr>
            <w:tcW w:w="1541" w:type="dxa"/>
            <w:tcBorders>
              <w:top w:val="single" w:sz="4" w:space="0" w:color="auto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5,3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9,5</w:t>
            </w:r>
          </w:p>
        </w:tc>
        <w:tc>
          <w:tcPr>
            <w:tcW w:w="119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3,2</w:t>
            </w: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P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7,16</w:t>
            </w:r>
          </w:p>
        </w:tc>
        <w:tc>
          <w:tcPr>
            <w:tcW w:w="1079" w:type="dxa"/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8,71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,93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2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Mg</w:t>
            </w:r>
          </w:p>
        </w:tc>
        <w:tc>
          <w:tcPr>
            <w:tcW w:w="1541" w:type="dxa"/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7,67</w:t>
            </w:r>
          </w:p>
        </w:tc>
        <w:tc>
          <w:tcPr>
            <w:tcW w:w="1079" w:type="dxa"/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8,75</w:t>
            </w:r>
          </w:p>
        </w:tc>
        <w:tc>
          <w:tcPr>
            <w:tcW w:w="119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91</w:t>
            </w:r>
          </w:p>
        </w:tc>
        <w:tc>
          <w:tcPr>
            <w:tcW w:w="1579" w:type="dxa"/>
            <w:tcBorders>
              <w:lef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001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K</w:t>
            </w:r>
          </w:p>
        </w:tc>
        <w:tc>
          <w:tcPr>
            <w:tcW w:w="1541" w:type="dxa"/>
            <w:tcBorders>
              <w:bottom w:val="nil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tcBorders>
              <w:bottom w:val="nil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9,44</w:t>
            </w:r>
          </w:p>
        </w:tc>
        <w:tc>
          <w:tcPr>
            <w:tcW w:w="1079" w:type="dxa"/>
            <w:tcBorders>
              <w:bottom w:val="nil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9,01</w:t>
            </w:r>
          </w:p>
        </w:tc>
        <w:tc>
          <w:tcPr>
            <w:tcW w:w="1197" w:type="dxa"/>
            <w:tcBorders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2,09</w:t>
            </w:r>
          </w:p>
        </w:tc>
        <w:tc>
          <w:tcPr>
            <w:tcW w:w="1579" w:type="dxa"/>
            <w:tcBorders>
              <w:left w:val="single" w:sz="4" w:space="0" w:color="auto"/>
              <w:bottom w:val="nil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433</w:t>
            </w:r>
          </w:p>
        </w:tc>
      </w:tr>
      <w:tr w:rsidR="00230B14" w:rsidRPr="004543BB" w:rsidTr="004543BB">
        <w:trPr>
          <w:trHeight w:val="300"/>
        </w:trPr>
        <w:tc>
          <w:tcPr>
            <w:tcW w:w="236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0B14" w:rsidRPr="004543BB" w:rsidRDefault="00230B14" w:rsidP="001B6678">
            <w:pPr>
              <w:spacing w:after="0" w:line="240" w:lineRule="auto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Na</w:t>
            </w:r>
          </w:p>
        </w:tc>
        <w:tc>
          <w:tcPr>
            <w:tcW w:w="1541" w:type="dxa"/>
            <w:tcBorders>
              <w:top w:val="nil"/>
              <w:bottom w:val="single" w:sz="4" w:space="0" w:color="auto"/>
            </w:tcBorders>
            <w:vAlign w:val="center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Cs w:val="18"/>
                <w:lang w:eastAsia="de-DE"/>
              </w:rPr>
            </w:pPr>
            <w:r w:rsidRPr="004543BB">
              <w:rPr>
                <w:rFonts w:eastAsia="Times New Roman" w:cstheme="minorHAnsi"/>
                <w:color w:val="000000"/>
                <w:szCs w:val="18"/>
                <w:lang w:eastAsia="de-DE"/>
              </w:rPr>
              <w:t>g/kg TM</w:t>
            </w:r>
          </w:p>
        </w:tc>
        <w:tc>
          <w:tcPr>
            <w:tcW w:w="1312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,78</w:t>
            </w:r>
          </w:p>
        </w:tc>
        <w:tc>
          <w:tcPr>
            <w:tcW w:w="1079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1,76</w:t>
            </w:r>
          </w:p>
        </w:tc>
        <w:tc>
          <w:tcPr>
            <w:tcW w:w="11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72</w:t>
            </w:r>
          </w:p>
        </w:tc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:rsidR="00230B14" w:rsidRPr="004543BB" w:rsidRDefault="00230B14" w:rsidP="001B6678">
            <w:pPr>
              <w:spacing w:after="0" w:line="240" w:lineRule="auto"/>
              <w:jc w:val="center"/>
              <w:rPr>
                <w:rFonts w:cstheme="minorHAnsi"/>
                <w:color w:val="000000"/>
                <w:szCs w:val="18"/>
              </w:rPr>
            </w:pPr>
            <w:r w:rsidRPr="004543BB">
              <w:rPr>
                <w:rFonts w:cstheme="minorHAnsi"/>
                <w:color w:val="000000"/>
                <w:szCs w:val="18"/>
              </w:rPr>
              <w:t>0,895</w:t>
            </w:r>
          </w:p>
        </w:tc>
      </w:tr>
    </w:tbl>
    <w:p w:rsidR="00470901" w:rsidRDefault="00281AE8" w:rsidP="001B6678">
      <w:pPr>
        <w:jc w:val="both"/>
        <w:rPr>
          <w:rFonts w:ascii="Corbel" w:hAnsi="Corbel"/>
          <w:lang w:val="de-AT"/>
        </w:rPr>
      </w:pPr>
      <w:r>
        <w:rPr>
          <w:rFonts w:ascii="Corbel" w:hAnsi="Corbel"/>
          <w:lang w:val="de-AT"/>
        </w:rPr>
        <w:t xml:space="preserve">SN – Stallgruppe mit niedrigem Kraftfutteranteil; WN – Weidegruppe mit niedrigem Kraftfutteranteil; </w:t>
      </w:r>
      <w:r w:rsidR="00230B14">
        <w:rPr>
          <w:rFonts w:ascii="Corbel" w:hAnsi="Corbel"/>
        </w:rPr>
        <w:t>X</w:t>
      </w:r>
      <w:r w:rsidR="005C71CA" w:rsidRPr="0082231B">
        <w:rPr>
          <w:rFonts w:ascii="Corbel" w:hAnsi="Corbel"/>
          <w:lang w:val="de-AT"/>
        </w:rPr>
        <w:t xml:space="preserve">P – Rohprotein; XL – </w:t>
      </w:r>
      <w:proofErr w:type="spellStart"/>
      <w:r w:rsidR="005C71CA" w:rsidRPr="0082231B">
        <w:rPr>
          <w:rFonts w:ascii="Corbel" w:hAnsi="Corbel"/>
          <w:lang w:val="de-AT"/>
        </w:rPr>
        <w:t>Rohfett</w:t>
      </w:r>
      <w:proofErr w:type="spellEnd"/>
      <w:r w:rsidR="005C71CA" w:rsidRPr="0082231B">
        <w:rPr>
          <w:rFonts w:ascii="Corbel" w:hAnsi="Corbel"/>
          <w:lang w:val="de-AT"/>
        </w:rPr>
        <w:t>;</w:t>
      </w:r>
      <w:r w:rsidR="0042698B">
        <w:rPr>
          <w:rFonts w:ascii="Corbel" w:hAnsi="Corbel"/>
          <w:lang w:val="de-AT"/>
        </w:rPr>
        <w:t xml:space="preserve"> XF – </w:t>
      </w:r>
      <w:proofErr w:type="spellStart"/>
      <w:r w:rsidR="005C71CA" w:rsidRPr="0082231B">
        <w:rPr>
          <w:rFonts w:ascii="Corbel" w:hAnsi="Corbel"/>
          <w:lang w:val="de-AT"/>
        </w:rPr>
        <w:t>Rohfaser</w:t>
      </w:r>
      <w:proofErr w:type="spellEnd"/>
      <w:r w:rsidR="005C71CA" w:rsidRPr="0082231B">
        <w:rPr>
          <w:rFonts w:ascii="Corbel" w:hAnsi="Corbel"/>
          <w:lang w:val="de-AT"/>
        </w:rPr>
        <w:t xml:space="preserve">; </w:t>
      </w:r>
      <w:r w:rsidR="00301A7C">
        <w:rPr>
          <w:rFonts w:ascii="Corbel" w:hAnsi="Corbel"/>
          <w:lang w:val="de-AT"/>
        </w:rPr>
        <w:t xml:space="preserve">XA – </w:t>
      </w:r>
      <w:proofErr w:type="spellStart"/>
      <w:r w:rsidR="00301A7C">
        <w:rPr>
          <w:rFonts w:ascii="Corbel" w:hAnsi="Corbel"/>
          <w:lang w:val="de-AT"/>
        </w:rPr>
        <w:t>Rohasche</w:t>
      </w:r>
      <w:proofErr w:type="spellEnd"/>
      <w:r w:rsidR="00301A7C">
        <w:rPr>
          <w:rFonts w:ascii="Corbel" w:hAnsi="Corbel"/>
          <w:lang w:val="de-AT"/>
        </w:rPr>
        <w:t xml:space="preserve">; </w:t>
      </w:r>
      <w:r w:rsidR="005C71CA" w:rsidRPr="0082231B">
        <w:rPr>
          <w:rFonts w:ascii="Corbel" w:hAnsi="Corbel"/>
          <w:lang w:val="de-AT"/>
        </w:rPr>
        <w:t>NDF – Neutral-</w:t>
      </w:r>
      <w:proofErr w:type="spellStart"/>
      <w:r w:rsidR="005C71CA" w:rsidRPr="0082231B">
        <w:rPr>
          <w:rFonts w:ascii="Corbel" w:hAnsi="Corbel"/>
          <w:lang w:val="de-AT"/>
        </w:rPr>
        <w:t>Detergenzien</w:t>
      </w:r>
      <w:proofErr w:type="spellEnd"/>
      <w:r w:rsidR="005C71CA" w:rsidRPr="0082231B">
        <w:rPr>
          <w:rFonts w:ascii="Corbel" w:hAnsi="Corbel"/>
          <w:lang w:val="de-AT"/>
        </w:rPr>
        <w:t>-Faser; ADF – Säur</w:t>
      </w:r>
      <w:r w:rsidR="001B6678">
        <w:rPr>
          <w:rFonts w:ascii="Corbel" w:hAnsi="Corbel"/>
          <w:lang w:val="de-AT"/>
        </w:rPr>
        <w:t>e-</w:t>
      </w:r>
      <w:proofErr w:type="spellStart"/>
      <w:r w:rsidR="001B6678">
        <w:rPr>
          <w:rFonts w:ascii="Corbel" w:hAnsi="Corbel"/>
          <w:lang w:val="de-AT"/>
        </w:rPr>
        <w:t>Detergenzien</w:t>
      </w:r>
      <w:proofErr w:type="spellEnd"/>
      <w:r w:rsidR="001B6678">
        <w:rPr>
          <w:rFonts w:ascii="Corbel" w:hAnsi="Corbel"/>
          <w:lang w:val="de-AT"/>
        </w:rPr>
        <w:t xml:space="preserve">-Faser; </w:t>
      </w:r>
      <w:r w:rsidR="005C71CA" w:rsidRPr="0082231B">
        <w:rPr>
          <w:rFonts w:ascii="Corbel" w:hAnsi="Corbel"/>
          <w:lang w:val="de-AT"/>
        </w:rPr>
        <w:t>ADL – Säure-</w:t>
      </w:r>
      <w:proofErr w:type="spellStart"/>
      <w:r w:rsidR="005C71CA" w:rsidRPr="0082231B">
        <w:rPr>
          <w:rFonts w:ascii="Corbel" w:hAnsi="Corbel"/>
          <w:lang w:val="de-AT"/>
        </w:rPr>
        <w:t>Detergenzien</w:t>
      </w:r>
      <w:proofErr w:type="spellEnd"/>
      <w:r w:rsidR="005C71CA" w:rsidRPr="0082231B">
        <w:rPr>
          <w:rFonts w:ascii="Corbel" w:hAnsi="Corbel"/>
          <w:lang w:val="de-AT"/>
        </w:rPr>
        <w:t>-Lignin; NFC – Nicht-Faser-Kohlenhydrate;</w:t>
      </w:r>
      <w:r w:rsidR="004543BB">
        <w:rPr>
          <w:rFonts w:ascii="Corbel" w:hAnsi="Corbel"/>
          <w:lang w:val="de-AT"/>
        </w:rPr>
        <w:t xml:space="preserve"> </w:t>
      </w:r>
      <w:proofErr w:type="spellStart"/>
      <w:r w:rsidR="004543BB">
        <w:rPr>
          <w:rFonts w:ascii="Corbel" w:hAnsi="Corbel"/>
          <w:lang w:val="de-AT"/>
        </w:rPr>
        <w:t>Ca</w:t>
      </w:r>
      <w:proofErr w:type="spellEnd"/>
      <w:r w:rsidR="004543BB">
        <w:rPr>
          <w:rFonts w:ascii="Corbel" w:hAnsi="Corbel"/>
          <w:lang w:val="de-AT"/>
        </w:rPr>
        <w:t xml:space="preserve"> – Kalzium; P – Phosphor;</w:t>
      </w:r>
      <w:r w:rsidR="005C71CA" w:rsidRPr="0082231B">
        <w:rPr>
          <w:rFonts w:ascii="Corbel" w:hAnsi="Corbel"/>
          <w:lang w:val="de-AT"/>
        </w:rPr>
        <w:t xml:space="preserve"> Mg – Magnesium; </w:t>
      </w:r>
      <w:r w:rsidR="00301A7C">
        <w:rPr>
          <w:rFonts w:ascii="Corbel" w:hAnsi="Corbel"/>
          <w:lang w:val="de-AT"/>
        </w:rPr>
        <w:t>K – Kalium; Na – Nat</w:t>
      </w:r>
      <w:r w:rsidR="005C71CA" w:rsidRPr="0082231B">
        <w:rPr>
          <w:rFonts w:ascii="Corbel" w:hAnsi="Corbel"/>
          <w:lang w:val="de-AT"/>
        </w:rPr>
        <w:t>rium; RS</w:t>
      </w:r>
      <w:r w:rsidR="001B6678">
        <w:rPr>
          <w:rFonts w:ascii="Corbel" w:hAnsi="Corbel"/>
          <w:lang w:val="de-AT"/>
        </w:rPr>
        <w:t>D – Residualstandardabweichung;</w:t>
      </w:r>
    </w:p>
    <w:p w:rsidR="00AD6C9E" w:rsidRPr="00470901" w:rsidRDefault="00AD6C9E" w:rsidP="001B6678">
      <w:pPr>
        <w:jc w:val="both"/>
      </w:pPr>
    </w:p>
    <w:sectPr w:rsidR="00AD6C9E" w:rsidRPr="00470901" w:rsidSect="00036196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490F" w:rsidRDefault="00C2490F" w:rsidP="00C20C1A">
      <w:pPr>
        <w:spacing w:after="0" w:line="240" w:lineRule="auto"/>
      </w:pPr>
      <w:r>
        <w:separator/>
      </w:r>
    </w:p>
  </w:endnote>
  <w:endnote w:type="continuationSeparator" w:id="0">
    <w:p w:rsidR="00C2490F" w:rsidRDefault="00C2490F" w:rsidP="00C20C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Yu Gothic UI"/>
    <w:panose1 w:val="02020609040205080304"/>
    <w:charset w:val="80"/>
    <w:family w:val="roman"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rbel">
    <w:altName w:val="Corbel"/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Meiryo">
    <w:altName w:val="Microsoft JhengHei"/>
    <w:panose1 w:val="020B0604030504040204"/>
    <w:charset w:val="8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20087294"/>
      <w:docPartObj>
        <w:docPartGallery w:val="Page Numbers (Bottom of Page)"/>
        <w:docPartUnique/>
      </w:docPartObj>
    </w:sdtPr>
    <w:sdtContent>
      <w:p w:rsidR="00C2490F" w:rsidRDefault="00C2490F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869BF">
          <w:rPr>
            <w:noProof/>
          </w:rPr>
          <w:t>21</w:t>
        </w:r>
        <w:r>
          <w:fldChar w:fldCharType="end"/>
        </w:r>
      </w:p>
    </w:sdtContent>
  </w:sdt>
  <w:p w:rsidR="00C2490F" w:rsidRDefault="00C2490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490F" w:rsidRDefault="00C2490F" w:rsidP="00C20C1A">
      <w:pPr>
        <w:spacing w:after="0" w:line="240" w:lineRule="auto"/>
      </w:pPr>
      <w:r>
        <w:separator/>
      </w:r>
    </w:p>
  </w:footnote>
  <w:footnote w:type="continuationSeparator" w:id="0">
    <w:p w:rsidR="00C2490F" w:rsidRDefault="00C2490F" w:rsidP="00C20C1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2C5078"/>
    <w:multiLevelType w:val="hybridMultilevel"/>
    <w:tmpl w:val="012442D6"/>
    <w:lvl w:ilvl="0" w:tplc="FCFAC7EA">
      <w:start w:val="20"/>
      <w:numFmt w:val="bullet"/>
      <w:lvlText w:val=""/>
      <w:lvlJc w:val="left"/>
      <w:pPr>
        <w:ind w:left="720" w:hanging="360"/>
      </w:pPr>
      <w:rPr>
        <w:rFonts w:ascii="Wingdings" w:eastAsia="MS Mincho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0B2EA1"/>
    <w:multiLevelType w:val="multilevel"/>
    <w:tmpl w:val="4D704A66"/>
    <w:lvl w:ilvl="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>
      <w:start w:val="1"/>
      <w:numFmt w:val="decimal"/>
      <w:isLgl/>
      <w:lvlText w:val="%1.%2.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217C37D9"/>
    <w:multiLevelType w:val="multilevel"/>
    <w:tmpl w:val="76505CA2"/>
    <w:lvl w:ilvl="0">
      <w:start w:val="1"/>
      <w:numFmt w:val="decimal"/>
      <w:lvlText w:val="%1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477F0D6B"/>
    <w:multiLevelType w:val="hybridMultilevel"/>
    <w:tmpl w:val="4C4C78E4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D0F6151"/>
    <w:multiLevelType w:val="multilevel"/>
    <w:tmpl w:val="4BD0FCF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6EBE2F6A"/>
    <w:multiLevelType w:val="multilevel"/>
    <w:tmpl w:val="99DE7910"/>
    <w:lvl w:ilvl="0">
      <w:start w:val="1"/>
      <w:numFmt w:val="decimal"/>
      <w:lvlText w:val="%1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5"/>
  </w:num>
  <w:num w:numId="4">
    <w:abstractNumId w:val="4"/>
  </w:num>
  <w:num w:numId="5">
    <w:abstractNumId w:val="0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iehwirtschaftliche Fachtagu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d5z5d5g5atzbextvfvvdsix05evwa5pxvd&quot;&gt;stefanie&lt;record-ids&gt;&lt;item&gt;153&lt;/item&gt;&lt;item&gt;170&lt;/item&gt;&lt;item&gt;186&lt;/item&gt;&lt;item&gt;197&lt;/item&gt;&lt;/record-ids&gt;&lt;/item&gt;&lt;item db-id=&quot;9vzsfwtfkfefdle29v3vpt5aattzvfvpv5wz&quot;&gt;nutztierforschung.literatur@raumberg-gumpenstein.at&lt;record-ids&gt;&lt;item&gt;98&lt;/item&gt;&lt;item&gt;1102&lt;/item&gt;&lt;item&gt;1238&lt;/item&gt;&lt;item&gt;1266&lt;/item&gt;&lt;item&gt;1427&lt;/item&gt;&lt;item&gt;1503&lt;/item&gt;&lt;item&gt;2003&lt;/item&gt;&lt;item&gt;2051&lt;/item&gt;&lt;item&gt;2052&lt;/item&gt;&lt;/record-ids&gt;&lt;/item&gt;&lt;/Libraries&gt;"/>
  </w:docVars>
  <w:rsids>
    <w:rsidRoot w:val="00C03EE3"/>
    <w:rsid w:val="0000693D"/>
    <w:rsid w:val="000129EA"/>
    <w:rsid w:val="00025D49"/>
    <w:rsid w:val="00031343"/>
    <w:rsid w:val="00035C0F"/>
    <w:rsid w:val="00036196"/>
    <w:rsid w:val="0004339D"/>
    <w:rsid w:val="0005600F"/>
    <w:rsid w:val="00056779"/>
    <w:rsid w:val="00062A6D"/>
    <w:rsid w:val="000710B4"/>
    <w:rsid w:val="000738B6"/>
    <w:rsid w:val="00076584"/>
    <w:rsid w:val="00084A8F"/>
    <w:rsid w:val="00085B57"/>
    <w:rsid w:val="00092175"/>
    <w:rsid w:val="000A14CA"/>
    <w:rsid w:val="000A4CBA"/>
    <w:rsid w:val="000B456D"/>
    <w:rsid w:val="000C188F"/>
    <w:rsid w:val="000C4CA1"/>
    <w:rsid w:val="000C7C65"/>
    <w:rsid w:val="000D075C"/>
    <w:rsid w:val="000E1997"/>
    <w:rsid w:val="000E27F4"/>
    <w:rsid w:val="0010005E"/>
    <w:rsid w:val="00113CA5"/>
    <w:rsid w:val="00120223"/>
    <w:rsid w:val="001277A3"/>
    <w:rsid w:val="00133F1D"/>
    <w:rsid w:val="00145602"/>
    <w:rsid w:val="00152D8C"/>
    <w:rsid w:val="00155E5E"/>
    <w:rsid w:val="00161764"/>
    <w:rsid w:val="00162619"/>
    <w:rsid w:val="001640D2"/>
    <w:rsid w:val="00164169"/>
    <w:rsid w:val="00164BCB"/>
    <w:rsid w:val="00164CC7"/>
    <w:rsid w:val="0016686A"/>
    <w:rsid w:val="00177035"/>
    <w:rsid w:val="00183DF0"/>
    <w:rsid w:val="00184ED5"/>
    <w:rsid w:val="001A1382"/>
    <w:rsid w:val="001A3837"/>
    <w:rsid w:val="001B1967"/>
    <w:rsid w:val="001B6496"/>
    <w:rsid w:val="001B6678"/>
    <w:rsid w:val="001B6CCC"/>
    <w:rsid w:val="001C3B98"/>
    <w:rsid w:val="001C6495"/>
    <w:rsid w:val="001C7BBC"/>
    <w:rsid w:val="001E556A"/>
    <w:rsid w:val="001F4963"/>
    <w:rsid w:val="002140FE"/>
    <w:rsid w:val="002143E1"/>
    <w:rsid w:val="00224869"/>
    <w:rsid w:val="00230B14"/>
    <w:rsid w:val="00251854"/>
    <w:rsid w:val="0025317B"/>
    <w:rsid w:val="002670A0"/>
    <w:rsid w:val="00281AE8"/>
    <w:rsid w:val="00291D4C"/>
    <w:rsid w:val="00295D24"/>
    <w:rsid w:val="002B25A0"/>
    <w:rsid w:val="002D23A8"/>
    <w:rsid w:val="002E0FD0"/>
    <w:rsid w:val="002F5821"/>
    <w:rsid w:val="00301A7C"/>
    <w:rsid w:val="00351FC9"/>
    <w:rsid w:val="003718AE"/>
    <w:rsid w:val="003864AC"/>
    <w:rsid w:val="003B5AE3"/>
    <w:rsid w:val="003C0424"/>
    <w:rsid w:val="003C70FD"/>
    <w:rsid w:val="003D4092"/>
    <w:rsid w:val="003D52F9"/>
    <w:rsid w:val="003D5AB8"/>
    <w:rsid w:val="00404662"/>
    <w:rsid w:val="00406B56"/>
    <w:rsid w:val="0042698B"/>
    <w:rsid w:val="00430FAD"/>
    <w:rsid w:val="00433542"/>
    <w:rsid w:val="00435DE2"/>
    <w:rsid w:val="004405BF"/>
    <w:rsid w:val="004409BB"/>
    <w:rsid w:val="00453CAB"/>
    <w:rsid w:val="004543BB"/>
    <w:rsid w:val="004662C1"/>
    <w:rsid w:val="00470901"/>
    <w:rsid w:val="00474A20"/>
    <w:rsid w:val="00477FF4"/>
    <w:rsid w:val="004858E5"/>
    <w:rsid w:val="004A6298"/>
    <w:rsid w:val="004C1DC7"/>
    <w:rsid w:val="004C33CD"/>
    <w:rsid w:val="004C3DEE"/>
    <w:rsid w:val="004D09A1"/>
    <w:rsid w:val="004D74DB"/>
    <w:rsid w:val="004E0786"/>
    <w:rsid w:val="004E56D9"/>
    <w:rsid w:val="004F55B0"/>
    <w:rsid w:val="00500A04"/>
    <w:rsid w:val="00513ADA"/>
    <w:rsid w:val="00515A6C"/>
    <w:rsid w:val="00517B11"/>
    <w:rsid w:val="00523CDE"/>
    <w:rsid w:val="005360C5"/>
    <w:rsid w:val="00551B30"/>
    <w:rsid w:val="00552DC2"/>
    <w:rsid w:val="005547B8"/>
    <w:rsid w:val="00556E0E"/>
    <w:rsid w:val="005643EB"/>
    <w:rsid w:val="00571195"/>
    <w:rsid w:val="00574E87"/>
    <w:rsid w:val="0057602C"/>
    <w:rsid w:val="005869BF"/>
    <w:rsid w:val="005961C5"/>
    <w:rsid w:val="005B1BF8"/>
    <w:rsid w:val="005B379B"/>
    <w:rsid w:val="005B6AD5"/>
    <w:rsid w:val="005C1A44"/>
    <w:rsid w:val="005C3FB0"/>
    <w:rsid w:val="005C71CA"/>
    <w:rsid w:val="005D77DE"/>
    <w:rsid w:val="005E4AA8"/>
    <w:rsid w:val="005E5194"/>
    <w:rsid w:val="005E7EB6"/>
    <w:rsid w:val="005F1793"/>
    <w:rsid w:val="005F1A12"/>
    <w:rsid w:val="005F31AC"/>
    <w:rsid w:val="005F7223"/>
    <w:rsid w:val="005F7B6A"/>
    <w:rsid w:val="00601A8C"/>
    <w:rsid w:val="00602E0E"/>
    <w:rsid w:val="00604664"/>
    <w:rsid w:val="006050D6"/>
    <w:rsid w:val="00617673"/>
    <w:rsid w:val="006223CB"/>
    <w:rsid w:val="006272CF"/>
    <w:rsid w:val="00635191"/>
    <w:rsid w:val="00640B84"/>
    <w:rsid w:val="00641C58"/>
    <w:rsid w:val="006462BE"/>
    <w:rsid w:val="00650390"/>
    <w:rsid w:val="00661809"/>
    <w:rsid w:val="00666809"/>
    <w:rsid w:val="00670B84"/>
    <w:rsid w:val="00671B7B"/>
    <w:rsid w:val="006731DC"/>
    <w:rsid w:val="00676410"/>
    <w:rsid w:val="006868AD"/>
    <w:rsid w:val="00692284"/>
    <w:rsid w:val="006962B8"/>
    <w:rsid w:val="006A147C"/>
    <w:rsid w:val="006A565C"/>
    <w:rsid w:val="006A5CD2"/>
    <w:rsid w:val="006A7E0A"/>
    <w:rsid w:val="006C5A40"/>
    <w:rsid w:val="006C5B00"/>
    <w:rsid w:val="006E2FB9"/>
    <w:rsid w:val="006E3989"/>
    <w:rsid w:val="006E58D8"/>
    <w:rsid w:val="006F3EA8"/>
    <w:rsid w:val="00702BB0"/>
    <w:rsid w:val="00703974"/>
    <w:rsid w:val="00732876"/>
    <w:rsid w:val="007554F8"/>
    <w:rsid w:val="007816B8"/>
    <w:rsid w:val="007864EE"/>
    <w:rsid w:val="0079075F"/>
    <w:rsid w:val="00790F40"/>
    <w:rsid w:val="007A2AB6"/>
    <w:rsid w:val="007A4D5D"/>
    <w:rsid w:val="007A4E8B"/>
    <w:rsid w:val="007B2C4E"/>
    <w:rsid w:val="007C3EC7"/>
    <w:rsid w:val="007C737D"/>
    <w:rsid w:val="007D6B06"/>
    <w:rsid w:val="00800C98"/>
    <w:rsid w:val="0082231B"/>
    <w:rsid w:val="00822E22"/>
    <w:rsid w:val="00826A43"/>
    <w:rsid w:val="00830FB0"/>
    <w:rsid w:val="008342FE"/>
    <w:rsid w:val="00856D20"/>
    <w:rsid w:val="00857B48"/>
    <w:rsid w:val="008709FE"/>
    <w:rsid w:val="00895444"/>
    <w:rsid w:val="008C69B5"/>
    <w:rsid w:val="008D0C5A"/>
    <w:rsid w:val="008E0C3B"/>
    <w:rsid w:val="008F2188"/>
    <w:rsid w:val="008F4692"/>
    <w:rsid w:val="0090619A"/>
    <w:rsid w:val="0091168A"/>
    <w:rsid w:val="009406D1"/>
    <w:rsid w:val="00945E7E"/>
    <w:rsid w:val="009501BE"/>
    <w:rsid w:val="0096070E"/>
    <w:rsid w:val="00980180"/>
    <w:rsid w:val="00983C3F"/>
    <w:rsid w:val="00990729"/>
    <w:rsid w:val="009A400B"/>
    <w:rsid w:val="009A7C4B"/>
    <w:rsid w:val="009C30FC"/>
    <w:rsid w:val="009C5DAA"/>
    <w:rsid w:val="009C7EB9"/>
    <w:rsid w:val="009D635F"/>
    <w:rsid w:val="009F09DB"/>
    <w:rsid w:val="009F1736"/>
    <w:rsid w:val="00A01801"/>
    <w:rsid w:val="00A02F07"/>
    <w:rsid w:val="00A03A0A"/>
    <w:rsid w:val="00A05279"/>
    <w:rsid w:val="00A108DB"/>
    <w:rsid w:val="00A375FC"/>
    <w:rsid w:val="00A55D69"/>
    <w:rsid w:val="00A62E20"/>
    <w:rsid w:val="00A71B58"/>
    <w:rsid w:val="00A80955"/>
    <w:rsid w:val="00A84C80"/>
    <w:rsid w:val="00AB1B20"/>
    <w:rsid w:val="00AD0772"/>
    <w:rsid w:val="00AD632D"/>
    <w:rsid w:val="00AD6C9E"/>
    <w:rsid w:val="00AE14F0"/>
    <w:rsid w:val="00AE23BC"/>
    <w:rsid w:val="00AE43E1"/>
    <w:rsid w:val="00AE6DD0"/>
    <w:rsid w:val="00AF16DF"/>
    <w:rsid w:val="00AF51BA"/>
    <w:rsid w:val="00B00A08"/>
    <w:rsid w:val="00B00E03"/>
    <w:rsid w:val="00B019D3"/>
    <w:rsid w:val="00B11CC0"/>
    <w:rsid w:val="00B1289F"/>
    <w:rsid w:val="00B6321E"/>
    <w:rsid w:val="00B7158F"/>
    <w:rsid w:val="00B71CC6"/>
    <w:rsid w:val="00BA0C45"/>
    <w:rsid w:val="00BE28BE"/>
    <w:rsid w:val="00BE58EE"/>
    <w:rsid w:val="00C03EE3"/>
    <w:rsid w:val="00C054A4"/>
    <w:rsid w:val="00C12571"/>
    <w:rsid w:val="00C2046A"/>
    <w:rsid w:val="00C20C1A"/>
    <w:rsid w:val="00C2490F"/>
    <w:rsid w:val="00C31F36"/>
    <w:rsid w:val="00C32ED0"/>
    <w:rsid w:val="00C41733"/>
    <w:rsid w:val="00C82247"/>
    <w:rsid w:val="00C87A00"/>
    <w:rsid w:val="00C936EA"/>
    <w:rsid w:val="00CC3050"/>
    <w:rsid w:val="00CC33C1"/>
    <w:rsid w:val="00CC5B8F"/>
    <w:rsid w:val="00CC6660"/>
    <w:rsid w:val="00CD7B39"/>
    <w:rsid w:val="00CF1BC8"/>
    <w:rsid w:val="00CF57E8"/>
    <w:rsid w:val="00CF600F"/>
    <w:rsid w:val="00D1392B"/>
    <w:rsid w:val="00D226D3"/>
    <w:rsid w:val="00D3060A"/>
    <w:rsid w:val="00D42DB2"/>
    <w:rsid w:val="00D73E8D"/>
    <w:rsid w:val="00D77FDA"/>
    <w:rsid w:val="00D833AE"/>
    <w:rsid w:val="00D92E69"/>
    <w:rsid w:val="00D97394"/>
    <w:rsid w:val="00DD469A"/>
    <w:rsid w:val="00DE0705"/>
    <w:rsid w:val="00DE08C0"/>
    <w:rsid w:val="00E01703"/>
    <w:rsid w:val="00E34473"/>
    <w:rsid w:val="00E463D6"/>
    <w:rsid w:val="00E569A0"/>
    <w:rsid w:val="00E87F41"/>
    <w:rsid w:val="00E902A0"/>
    <w:rsid w:val="00EB3B93"/>
    <w:rsid w:val="00EB3BB9"/>
    <w:rsid w:val="00EB5C67"/>
    <w:rsid w:val="00EC2D57"/>
    <w:rsid w:val="00ED56EC"/>
    <w:rsid w:val="00ED7815"/>
    <w:rsid w:val="00EE064E"/>
    <w:rsid w:val="00EF3FDC"/>
    <w:rsid w:val="00F04E66"/>
    <w:rsid w:val="00F148AB"/>
    <w:rsid w:val="00F27C3A"/>
    <w:rsid w:val="00F33B8D"/>
    <w:rsid w:val="00F34FF9"/>
    <w:rsid w:val="00F409E2"/>
    <w:rsid w:val="00F573EB"/>
    <w:rsid w:val="00F6678B"/>
    <w:rsid w:val="00F67FBD"/>
    <w:rsid w:val="00FA39C6"/>
    <w:rsid w:val="00FB6A3A"/>
    <w:rsid w:val="00FC17C6"/>
    <w:rsid w:val="00FD7089"/>
    <w:rsid w:val="00FE6683"/>
    <w:rsid w:val="00FF27A2"/>
    <w:rsid w:val="00FF2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A9C585F"/>
  <w15:chartTrackingRefBased/>
  <w15:docId w15:val="{7FF67999-3340-4D47-B10F-3465180371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29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A8095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C03EE3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8342F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8342F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342F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8342FE"/>
    <w:rPr>
      <w:rFonts w:ascii="Calibri" w:hAnsi="Calibri" w:cs="Calibri"/>
      <w:noProof/>
      <w:lang w:val="en-US"/>
    </w:rPr>
  </w:style>
  <w:style w:type="character" w:styleId="Platzhaltertext">
    <w:name w:val="Placeholder Text"/>
    <w:basedOn w:val="Absatz-Standardschriftart"/>
    <w:uiPriority w:val="99"/>
    <w:semiHidden/>
    <w:rsid w:val="00C82247"/>
    <w:rPr>
      <w:color w:val="808080"/>
    </w:rPr>
  </w:style>
  <w:style w:type="table" w:styleId="Tabellenraster">
    <w:name w:val="Table Grid"/>
    <w:basedOn w:val="NormaleTabelle"/>
    <w:uiPriority w:val="39"/>
    <w:rsid w:val="00556E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F27A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F27A2"/>
    <w:rPr>
      <w:rFonts w:ascii="Segoe UI" w:hAnsi="Segoe UI" w:cs="Segoe UI"/>
      <w:sz w:val="18"/>
      <w:szCs w:val="18"/>
    </w:rPr>
  </w:style>
  <w:style w:type="paragraph" w:styleId="StandardWeb">
    <w:name w:val="Normal (Web)"/>
    <w:basedOn w:val="Standard"/>
    <w:uiPriority w:val="99"/>
    <w:semiHidden/>
    <w:unhideWhenUsed/>
    <w:rsid w:val="0047090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A8095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schriftung">
    <w:name w:val="caption"/>
    <w:basedOn w:val="Standard"/>
    <w:next w:val="Standard"/>
    <w:uiPriority w:val="35"/>
    <w:unhideWhenUsed/>
    <w:qFormat/>
    <w:rsid w:val="003B5AE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C20C1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20C1A"/>
  </w:style>
  <w:style w:type="paragraph" w:styleId="Fuzeile">
    <w:name w:val="footer"/>
    <w:basedOn w:val="Standard"/>
    <w:link w:val="FuzeileZchn"/>
    <w:uiPriority w:val="99"/>
    <w:unhideWhenUsed/>
    <w:rsid w:val="00C20C1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20C1A"/>
  </w:style>
  <w:style w:type="paragraph" w:styleId="Untertitel">
    <w:name w:val="Subtitle"/>
    <w:basedOn w:val="Standard"/>
    <w:next w:val="Standard"/>
    <w:link w:val="UntertitelZchn"/>
    <w:uiPriority w:val="29"/>
    <w:rsid w:val="00C20C1A"/>
    <w:pPr>
      <w:framePr w:vSpace="1134" w:wrap="around" w:vAnchor="text" w:hAnchor="page" w:x="1532" w:y="1"/>
      <w:numPr>
        <w:ilvl w:val="1"/>
      </w:numPr>
      <w:spacing w:after="345" w:line="300" w:lineRule="auto"/>
    </w:pPr>
    <w:rPr>
      <w:rFonts w:asciiTheme="majorHAnsi" w:eastAsiaTheme="majorEastAsia" w:hAnsiTheme="majorHAnsi" w:cstheme="majorBidi"/>
      <w:iCs/>
      <w:sz w:val="28"/>
      <w:szCs w:val="24"/>
      <w14:numForm w14:val="lining"/>
    </w:rPr>
  </w:style>
  <w:style w:type="character" w:customStyle="1" w:styleId="UntertitelZchn">
    <w:name w:val="Untertitel Zchn"/>
    <w:basedOn w:val="Absatz-Standardschriftart"/>
    <w:link w:val="Untertitel"/>
    <w:uiPriority w:val="29"/>
    <w:rsid w:val="00C20C1A"/>
    <w:rPr>
      <w:rFonts w:asciiTheme="majorHAnsi" w:eastAsiaTheme="majorEastAsia" w:hAnsiTheme="majorHAnsi" w:cstheme="majorBidi"/>
      <w:iCs/>
      <w:sz w:val="28"/>
      <w:szCs w:val="24"/>
      <w14:numForm w14:val="lining"/>
    </w:rPr>
  </w:style>
  <w:style w:type="paragraph" w:customStyle="1" w:styleId="Ort-Datum">
    <w:name w:val="Ort-Datum"/>
    <w:basedOn w:val="Standard"/>
    <w:uiPriority w:val="29"/>
    <w:rsid w:val="00C2046A"/>
    <w:pPr>
      <w:framePr w:h="390" w:hRule="exact" w:hSpace="142" w:wrap="around" w:vAnchor="page" w:hAnchor="text" w:y="14914" w:anchorLock="1"/>
      <w:spacing w:after="345" w:line="300" w:lineRule="auto"/>
    </w:pPr>
    <w:rPr>
      <w:rFonts w:eastAsiaTheme="minorEastAsia"/>
      <w:sz w:val="29"/>
      <w:szCs w:val="29"/>
      <w14:numForm w14:val="lining"/>
    </w:rPr>
  </w:style>
  <w:style w:type="paragraph" w:styleId="KeinLeerraum">
    <w:name w:val="No Spacing"/>
    <w:basedOn w:val="Standard"/>
    <w:link w:val="KeinLeerraumZchn"/>
    <w:qFormat/>
    <w:rsid w:val="00C2046A"/>
    <w:pPr>
      <w:spacing w:after="0" w:line="300" w:lineRule="auto"/>
    </w:pPr>
    <w:rPr>
      <w:rFonts w:eastAsiaTheme="minorEastAsia"/>
      <w:sz w:val="23"/>
      <w:szCs w:val="20"/>
      <w:lang w:val="de-AT"/>
      <w14:numForm w14:val="lining"/>
    </w:rPr>
  </w:style>
  <w:style w:type="paragraph" w:styleId="Inhaltsverzeichnisberschrift">
    <w:name w:val="TOC Heading"/>
    <w:basedOn w:val="berschrift1"/>
    <w:next w:val="Standard"/>
    <w:uiPriority w:val="39"/>
    <w:rsid w:val="00C2046A"/>
    <w:pPr>
      <w:keepLines w:val="0"/>
      <w:pageBreakBefore/>
      <w:spacing w:before="0" w:after="345" w:line="300" w:lineRule="auto"/>
      <w:outlineLvl w:val="9"/>
    </w:pPr>
    <w:rPr>
      <w:rFonts w:eastAsiaTheme="minorEastAsia" w:cstheme="minorBidi"/>
      <w:b/>
      <w:bCs/>
      <w:color w:val="auto"/>
      <w:sz w:val="25"/>
      <w:szCs w:val="22"/>
      <w14:numForm w14:val="lining"/>
    </w:rPr>
  </w:style>
  <w:style w:type="character" w:customStyle="1" w:styleId="KeinLeerraumZchn">
    <w:name w:val="Kein Leerraum Zchn"/>
    <w:basedOn w:val="Absatz-Standardschriftart"/>
    <w:link w:val="KeinLeerraum"/>
    <w:rsid w:val="00C2046A"/>
    <w:rPr>
      <w:rFonts w:eastAsiaTheme="minorEastAsia"/>
      <w:sz w:val="23"/>
      <w:szCs w:val="20"/>
      <w:lang w:val="de-AT"/>
      <w14:numForm w14:val="lining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879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1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76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0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55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9" Type="http://schemas.openxmlformats.org/officeDocument/2006/relationships/image" Target="media/image29.png"/><Relationship Id="rId3" Type="http://schemas.openxmlformats.org/officeDocument/2006/relationships/styles" Target="styles.xml"/><Relationship Id="rId21" Type="http://schemas.openxmlformats.org/officeDocument/2006/relationships/image" Target="media/image14.jpeg"/><Relationship Id="rId34" Type="http://schemas.openxmlformats.org/officeDocument/2006/relationships/image" Target="media/image27.jpeg"/><Relationship Id="rId42" Type="http://schemas.openxmlformats.org/officeDocument/2006/relationships/image" Target="media/image35.png"/><Relationship Id="rId47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image" Target="media/image26.png"/><Relationship Id="rId38" Type="http://schemas.openxmlformats.org/officeDocument/2006/relationships/chart" Target="charts/chart1.xml"/><Relationship Id="rId46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41" Type="http://schemas.openxmlformats.org/officeDocument/2006/relationships/image" Target="media/image3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4.jpeg"/><Relationship Id="rId37" Type="http://schemas.openxmlformats.org/officeDocument/2006/relationships/image" Target="media/image28.png"/><Relationship Id="rId40" Type="http://schemas.openxmlformats.org/officeDocument/2006/relationships/image" Target="media/image30.png"/><Relationship Id="rId45" Type="http://schemas.openxmlformats.org/officeDocument/2006/relationships/chart" Target="charts/chart2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36" Type="http://schemas.openxmlformats.org/officeDocument/2006/relationships/image" Target="media/image27.png"/><Relationship Id="rId10" Type="http://schemas.openxmlformats.org/officeDocument/2006/relationships/image" Target="media/image3.emf"/><Relationship Id="rId19" Type="http://schemas.openxmlformats.org/officeDocument/2006/relationships/image" Target="media/image12.jpeg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image" Target="media/image25.png"/><Relationship Id="rId43" Type="http://schemas.openxmlformats.org/officeDocument/2006/relationships/image" Target="media/image36.png"/><Relationship Id="rId48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oleObject" Target="file:///\\storage02\Institut1\User\Stefanie\02_Aktuelle%20Versuche\01_KotScan\04_Auswertung\01_Auswertungsdatei\Auswertungsdatei.xlsx" TargetMode="Externa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02\Institut1\User\Stefanie\02_Aktuelle%20Versuche\01_KotScan\07_Publikationen\Fulda_2021\Grafiken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14372679291022"/>
          <c:y val="7.9163844852179976E-2"/>
          <c:w val="0.82496062992125985"/>
          <c:h val="0.74350320793234181"/>
        </c:manualLayout>
      </c:layout>
      <c:scatterChart>
        <c:scatterStyle val="lineMarker"/>
        <c:varyColors val="0"/>
        <c:ser>
          <c:idx val="0"/>
          <c:order val="0"/>
          <c:tx>
            <c:strRef>
              <c:f>'Auswertungsdatei_alle!!'!$AR$1</c:f>
              <c:strCache>
                <c:ptCount val="1"/>
                <c:pt idx="0">
                  <c:v>PicetCora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6">
                  <a:lumMod val="60000"/>
                  <a:lumOff val="40000"/>
                </a:schemeClr>
              </a:solidFill>
              <a:ln w="9525">
                <a:noFill/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1"/>
            <c:dispEq val="0"/>
            <c:trendlineLbl>
              <c:layout>
                <c:manualLayout>
                  <c:x val="0.16366885389326344"/>
                  <c:y val="-0.3005067074948965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1200" b="0" i="0" u="none" strike="noStrike" kern="1200" baseline="0">
                      <a:solidFill>
                        <a:sysClr val="windowText" lastClr="000000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de-DE"/>
                </a:p>
              </c:txPr>
            </c:trendlineLbl>
          </c:trendline>
          <c:xVal>
            <c:numRef>
              <c:f>'Auswertungsdatei_alle!!'!$AR$2:$AR$153</c:f>
              <c:numCache>
                <c:formatCode>0.00</c:formatCode>
                <c:ptCount val="152"/>
                <c:pt idx="0">
                  <c:v>174.4</c:v>
                </c:pt>
                <c:pt idx="1">
                  <c:v>139.4</c:v>
                </c:pt>
                <c:pt idx="2">
                  <c:v>160.5</c:v>
                </c:pt>
                <c:pt idx="3">
                  <c:v>143.5</c:v>
                </c:pt>
                <c:pt idx="4">
                  <c:v>133.6</c:v>
                </c:pt>
                <c:pt idx="5">
                  <c:v>165.7</c:v>
                </c:pt>
                <c:pt idx="6">
                  <c:v>136.6</c:v>
                </c:pt>
                <c:pt idx="7">
                  <c:v>157.9</c:v>
                </c:pt>
                <c:pt idx="8">
                  <c:v>150</c:v>
                </c:pt>
                <c:pt idx="9">
                  <c:v>173.5</c:v>
                </c:pt>
                <c:pt idx="10">
                  <c:v>215.9</c:v>
                </c:pt>
                <c:pt idx="11">
                  <c:v>195.3</c:v>
                </c:pt>
                <c:pt idx="12">
                  <c:v>150</c:v>
                </c:pt>
                <c:pt idx="13">
                  <c:v>210.1</c:v>
                </c:pt>
                <c:pt idx="14">
                  <c:v>217.6</c:v>
                </c:pt>
                <c:pt idx="15">
                  <c:v>248.7</c:v>
                </c:pt>
                <c:pt idx="17">
                  <c:v>216.5</c:v>
                </c:pt>
                <c:pt idx="18">
                  <c:v>199.5</c:v>
                </c:pt>
                <c:pt idx="19">
                  <c:v>130.6</c:v>
                </c:pt>
                <c:pt idx="20">
                  <c:v>158.4</c:v>
                </c:pt>
                <c:pt idx="21">
                  <c:v>197.6</c:v>
                </c:pt>
                <c:pt idx="22">
                  <c:v>219.8</c:v>
                </c:pt>
                <c:pt idx="23">
                  <c:v>190.6</c:v>
                </c:pt>
                <c:pt idx="24">
                  <c:v>144.69999999999999</c:v>
                </c:pt>
                <c:pt idx="25">
                  <c:v>130.9</c:v>
                </c:pt>
                <c:pt idx="26">
                  <c:v>156.5</c:v>
                </c:pt>
                <c:pt idx="27">
                  <c:v>249.3</c:v>
                </c:pt>
                <c:pt idx="28">
                  <c:v>86.46</c:v>
                </c:pt>
                <c:pt idx="29">
                  <c:v>130.4</c:v>
                </c:pt>
                <c:pt idx="30">
                  <c:v>157.5</c:v>
                </c:pt>
                <c:pt idx="31">
                  <c:v>159.1</c:v>
                </c:pt>
                <c:pt idx="32">
                  <c:v>107.4</c:v>
                </c:pt>
                <c:pt idx="33">
                  <c:v>111.9</c:v>
                </c:pt>
                <c:pt idx="34">
                  <c:v>129.69999999999999</c:v>
                </c:pt>
                <c:pt idx="35">
                  <c:v>104.6</c:v>
                </c:pt>
                <c:pt idx="36">
                  <c:v>102.3</c:v>
                </c:pt>
                <c:pt idx="37">
                  <c:v>141.9</c:v>
                </c:pt>
                <c:pt idx="38">
                  <c:v>141</c:v>
                </c:pt>
                <c:pt idx="39">
                  <c:v>150</c:v>
                </c:pt>
                <c:pt idx="40">
                  <c:v>153.6</c:v>
                </c:pt>
                <c:pt idx="41">
                  <c:v>110.9</c:v>
                </c:pt>
                <c:pt idx="42">
                  <c:v>111.3</c:v>
                </c:pt>
                <c:pt idx="43">
                  <c:v>145.6</c:v>
                </c:pt>
                <c:pt idx="44">
                  <c:v>122.1</c:v>
                </c:pt>
                <c:pt idx="45">
                  <c:v>93.83</c:v>
                </c:pt>
                <c:pt idx="46">
                  <c:v>119.8</c:v>
                </c:pt>
                <c:pt idx="47">
                  <c:v>161.19999999999999</c:v>
                </c:pt>
                <c:pt idx="48">
                  <c:v>126</c:v>
                </c:pt>
                <c:pt idx="49">
                  <c:v>146.6</c:v>
                </c:pt>
                <c:pt idx="50">
                  <c:v>88.39</c:v>
                </c:pt>
                <c:pt idx="51">
                  <c:v>122.2</c:v>
                </c:pt>
                <c:pt idx="52">
                  <c:v>133.1</c:v>
                </c:pt>
                <c:pt idx="53">
                  <c:v>207.4</c:v>
                </c:pt>
                <c:pt idx="54">
                  <c:v>140.19999999999999</c:v>
                </c:pt>
                <c:pt idx="55">
                  <c:v>187.1</c:v>
                </c:pt>
                <c:pt idx="56">
                  <c:v>119.4</c:v>
                </c:pt>
                <c:pt idx="57">
                  <c:v>143</c:v>
                </c:pt>
                <c:pt idx="58">
                  <c:v>131.1</c:v>
                </c:pt>
                <c:pt idx="59">
                  <c:v>198.7</c:v>
                </c:pt>
                <c:pt idx="60">
                  <c:v>143.30000000000001</c:v>
                </c:pt>
                <c:pt idx="61">
                  <c:v>163.80000000000001</c:v>
                </c:pt>
                <c:pt idx="62">
                  <c:v>129.30000000000001</c:v>
                </c:pt>
                <c:pt idx="63">
                  <c:v>133.1</c:v>
                </c:pt>
                <c:pt idx="64">
                  <c:v>141</c:v>
                </c:pt>
                <c:pt idx="65">
                  <c:v>114.9</c:v>
                </c:pt>
                <c:pt idx="66">
                  <c:v>171</c:v>
                </c:pt>
                <c:pt idx="67">
                  <c:v>179.9</c:v>
                </c:pt>
                <c:pt idx="68">
                  <c:v>122.2</c:v>
                </c:pt>
                <c:pt idx="69">
                  <c:v>112.6</c:v>
                </c:pt>
                <c:pt idx="70">
                  <c:v>128.5</c:v>
                </c:pt>
                <c:pt idx="71">
                  <c:v>129.19999999999999</c:v>
                </c:pt>
                <c:pt idx="72">
                  <c:v>89.51</c:v>
                </c:pt>
                <c:pt idx="73">
                  <c:v>103.8</c:v>
                </c:pt>
                <c:pt idx="74">
                  <c:v>141.19999999999999</c:v>
                </c:pt>
                <c:pt idx="75">
                  <c:v>123.5</c:v>
                </c:pt>
                <c:pt idx="76">
                  <c:v>101.6</c:v>
                </c:pt>
                <c:pt idx="77">
                  <c:v>95.51</c:v>
                </c:pt>
                <c:pt idx="78">
                  <c:v>94.58</c:v>
                </c:pt>
                <c:pt idx="79">
                  <c:v>116.8</c:v>
                </c:pt>
                <c:pt idx="80">
                  <c:v>130.30000000000001</c:v>
                </c:pt>
                <c:pt idx="81">
                  <c:v>129.1</c:v>
                </c:pt>
                <c:pt idx="82">
                  <c:v>147.1</c:v>
                </c:pt>
                <c:pt idx="83">
                  <c:v>113</c:v>
                </c:pt>
                <c:pt idx="84">
                  <c:v>130.6</c:v>
                </c:pt>
                <c:pt idx="85">
                  <c:v>116</c:v>
                </c:pt>
                <c:pt idx="86">
                  <c:v>163.1</c:v>
                </c:pt>
                <c:pt idx="87">
                  <c:v>90.28</c:v>
                </c:pt>
                <c:pt idx="88">
                  <c:v>147.19999999999999</c:v>
                </c:pt>
                <c:pt idx="89">
                  <c:v>142.9</c:v>
                </c:pt>
                <c:pt idx="90">
                  <c:v>197.6</c:v>
                </c:pt>
                <c:pt idx="91">
                  <c:v>134.19999999999999</c:v>
                </c:pt>
                <c:pt idx="92">
                  <c:v>195.6</c:v>
                </c:pt>
                <c:pt idx="93">
                  <c:v>118.8</c:v>
                </c:pt>
                <c:pt idx="94">
                  <c:v>200.5</c:v>
                </c:pt>
                <c:pt idx="96">
                  <c:v>131.5</c:v>
                </c:pt>
                <c:pt idx="97">
                  <c:v>103.9</c:v>
                </c:pt>
                <c:pt idx="98">
                  <c:v>99.14</c:v>
                </c:pt>
                <c:pt idx="99">
                  <c:v>76.81</c:v>
                </c:pt>
                <c:pt idx="100">
                  <c:v>195.3</c:v>
                </c:pt>
                <c:pt idx="101">
                  <c:v>134.80000000000001</c:v>
                </c:pt>
                <c:pt idx="102">
                  <c:v>201.3</c:v>
                </c:pt>
                <c:pt idx="103">
                  <c:v>135.4</c:v>
                </c:pt>
                <c:pt idx="105">
                  <c:v>130.69999999999999</c:v>
                </c:pt>
                <c:pt idx="106">
                  <c:v>90.29</c:v>
                </c:pt>
                <c:pt idx="107">
                  <c:v>132</c:v>
                </c:pt>
                <c:pt idx="108">
                  <c:v>106.6</c:v>
                </c:pt>
                <c:pt idx="109">
                  <c:v>125.7</c:v>
                </c:pt>
                <c:pt idx="110">
                  <c:v>227.1</c:v>
                </c:pt>
                <c:pt idx="111">
                  <c:v>142</c:v>
                </c:pt>
                <c:pt idx="112">
                  <c:v>117.8</c:v>
                </c:pt>
                <c:pt idx="113">
                  <c:v>120.6</c:v>
                </c:pt>
                <c:pt idx="114">
                  <c:v>215.7</c:v>
                </c:pt>
                <c:pt idx="115">
                  <c:v>170.3</c:v>
                </c:pt>
                <c:pt idx="116">
                  <c:v>187.8</c:v>
                </c:pt>
                <c:pt idx="117">
                  <c:v>166.2</c:v>
                </c:pt>
                <c:pt idx="118">
                  <c:v>209</c:v>
                </c:pt>
                <c:pt idx="119">
                  <c:v>164.6</c:v>
                </c:pt>
                <c:pt idx="120">
                  <c:v>193.2</c:v>
                </c:pt>
                <c:pt idx="121">
                  <c:v>117.8</c:v>
                </c:pt>
                <c:pt idx="122">
                  <c:v>157.6</c:v>
                </c:pt>
                <c:pt idx="123">
                  <c:v>159.30000000000001</c:v>
                </c:pt>
                <c:pt idx="124">
                  <c:v>105.6</c:v>
                </c:pt>
                <c:pt idx="125">
                  <c:v>170.8</c:v>
                </c:pt>
                <c:pt idx="126">
                  <c:v>149</c:v>
                </c:pt>
                <c:pt idx="127">
                  <c:v>198.5</c:v>
                </c:pt>
                <c:pt idx="128">
                  <c:v>171.2</c:v>
                </c:pt>
                <c:pt idx="129">
                  <c:v>190.9</c:v>
                </c:pt>
                <c:pt idx="130">
                  <c:v>216.4</c:v>
                </c:pt>
                <c:pt idx="131">
                  <c:v>190.8</c:v>
                </c:pt>
                <c:pt idx="132">
                  <c:v>143.19999999999999</c:v>
                </c:pt>
                <c:pt idx="133">
                  <c:v>152.1</c:v>
                </c:pt>
                <c:pt idx="134">
                  <c:v>226.4</c:v>
                </c:pt>
                <c:pt idx="135">
                  <c:v>168.1</c:v>
                </c:pt>
                <c:pt idx="136">
                  <c:v>204.5</c:v>
                </c:pt>
                <c:pt idx="137">
                  <c:v>215.2</c:v>
                </c:pt>
                <c:pt idx="138">
                  <c:v>155.4</c:v>
                </c:pt>
                <c:pt idx="139">
                  <c:v>178.4</c:v>
                </c:pt>
                <c:pt idx="140">
                  <c:v>78.03</c:v>
                </c:pt>
                <c:pt idx="141">
                  <c:v>105.3</c:v>
                </c:pt>
                <c:pt idx="142">
                  <c:v>125.2</c:v>
                </c:pt>
                <c:pt idx="143">
                  <c:v>131.9</c:v>
                </c:pt>
                <c:pt idx="144">
                  <c:v>87.46</c:v>
                </c:pt>
                <c:pt idx="145">
                  <c:v>102</c:v>
                </c:pt>
                <c:pt idx="146">
                  <c:v>139.19999999999999</c:v>
                </c:pt>
                <c:pt idx="147">
                  <c:v>105.1</c:v>
                </c:pt>
                <c:pt idx="148">
                  <c:v>174.7</c:v>
                </c:pt>
                <c:pt idx="149">
                  <c:v>120.3</c:v>
                </c:pt>
                <c:pt idx="150">
                  <c:v>172.7</c:v>
                </c:pt>
              </c:numCache>
            </c:numRef>
          </c:xVal>
          <c:yVal>
            <c:numRef>
              <c:f>'Auswertungsdatei_alle!!'!$AK$2:$AK$153</c:f>
              <c:numCache>
                <c:formatCode>0.00</c:formatCode>
                <c:ptCount val="152"/>
                <c:pt idx="0">
                  <c:v>9.9</c:v>
                </c:pt>
                <c:pt idx="1">
                  <c:v>11.6</c:v>
                </c:pt>
                <c:pt idx="2">
                  <c:v>11.4</c:v>
                </c:pt>
                <c:pt idx="3">
                  <c:v>11.8</c:v>
                </c:pt>
                <c:pt idx="4">
                  <c:v>11.45</c:v>
                </c:pt>
                <c:pt idx="5">
                  <c:v>11.5</c:v>
                </c:pt>
                <c:pt idx="6">
                  <c:v>11.3</c:v>
                </c:pt>
                <c:pt idx="7">
                  <c:v>10.7</c:v>
                </c:pt>
                <c:pt idx="8">
                  <c:v>10.25</c:v>
                </c:pt>
                <c:pt idx="9">
                  <c:v>9.8000000000000007</c:v>
                </c:pt>
                <c:pt idx="10">
                  <c:v>9.85</c:v>
                </c:pt>
                <c:pt idx="11">
                  <c:v>10.5</c:v>
                </c:pt>
                <c:pt idx="12">
                  <c:v>12.05</c:v>
                </c:pt>
                <c:pt idx="13">
                  <c:v>10</c:v>
                </c:pt>
                <c:pt idx="14">
                  <c:v>10.8</c:v>
                </c:pt>
                <c:pt idx="15">
                  <c:v>9.35</c:v>
                </c:pt>
                <c:pt idx="16">
                  <c:v>5.8</c:v>
                </c:pt>
                <c:pt idx="17">
                  <c:v>10.6</c:v>
                </c:pt>
                <c:pt idx="18">
                  <c:v>11.05</c:v>
                </c:pt>
                <c:pt idx="19">
                  <c:v>11.9</c:v>
                </c:pt>
                <c:pt idx="20">
                  <c:v>11</c:v>
                </c:pt>
                <c:pt idx="21">
                  <c:v>9.6</c:v>
                </c:pt>
                <c:pt idx="22">
                  <c:v>9.1999999999999993</c:v>
                </c:pt>
                <c:pt idx="23">
                  <c:v>10.050000000000001</c:v>
                </c:pt>
                <c:pt idx="24">
                  <c:v>11.05</c:v>
                </c:pt>
                <c:pt idx="25">
                  <c:v>12.4</c:v>
                </c:pt>
                <c:pt idx="26">
                  <c:v>11.25</c:v>
                </c:pt>
                <c:pt idx="27">
                  <c:v>8.9</c:v>
                </c:pt>
                <c:pt idx="28">
                  <c:v>14.7</c:v>
                </c:pt>
                <c:pt idx="29">
                  <c:v>10.9</c:v>
                </c:pt>
                <c:pt idx="30">
                  <c:v>11</c:v>
                </c:pt>
                <c:pt idx="31">
                  <c:v>10.7</c:v>
                </c:pt>
                <c:pt idx="32">
                  <c:v>12.9</c:v>
                </c:pt>
                <c:pt idx="33">
                  <c:v>11.5</c:v>
                </c:pt>
                <c:pt idx="34">
                  <c:v>12.3</c:v>
                </c:pt>
                <c:pt idx="35">
                  <c:v>13.5</c:v>
                </c:pt>
                <c:pt idx="36">
                  <c:v>14.35</c:v>
                </c:pt>
                <c:pt idx="37">
                  <c:v>11.95</c:v>
                </c:pt>
                <c:pt idx="38">
                  <c:v>11.7</c:v>
                </c:pt>
                <c:pt idx="39">
                  <c:v>12.1</c:v>
                </c:pt>
                <c:pt idx="40">
                  <c:v>10.9</c:v>
                </c:pt>
                <c:pt idx="41">
                  <c:v>11.95</c:v>
                </c:pt>
                <c:pt idx="42">
                  <c:v>12.9</c:v>
                </c:pt>
                <c:pt idx="43">
                  <c:v>11.1</c:v>
                </c:pt>
                <c:pt idx="44">
                  <c:v>12.65</c:v>
                </c:pt>
                <c:pt idx="45">
                  <c:v>14.15</c:v>
                </c:pt>
                <c:pt idx="46">
                  <c:v>12.25</c:v>
                </c:pt>
                <c:pt idx="47">
                  <c:v>11.05</c:v>
                </c:pt>
                <c:pt idx="48">
                  <c:v>12.4</c:v>
                </c:pt>
                <c:pt idx="49">
                  <c:v>11.7</c:v>
                </c:pt>
                <c:pt idx="50">
                  <c:v>15</c:v>
                </c:pt>
                <c:pt idx="51">
                  <c:v>12.9</c:v>
                </c:pt>
                <c:pt idx="52">
                  <c:v>13.35</c:v>
                </c:pt>
                <c:pt idx="53">
                  <c:v>10.6</c:v>
                </c:pt>
                <c:pt idx="54">
                  <c:v>12.55</c:v>
                </c:pt>
                <c:pt idx="55">
                  <c:v>10.1</c:v>
                </c:pt>
                <c:pt idx="56">
                  <c:v>13.5</c:v>
                </c:pt>
                <c:pt idx="57">
                  <c:v>12.6</c:v>
                </c:pt>
                <c:pt idx="58">
                  <c:v>13.6</c:v>
                </c:pt>
                <c:pt idx="59">
                  <c:v>10.85</c:v>
                </c:pt>
                <c:pt idx="60">
                  <c:v>12.1</c:v>
                </c:pt>
                <c:pt idx="61">
                  <c:v>11</c:v>
                </c:pt>
                <c:pt idx="62">
                  <c:v>12.9</c:v>
                </c:pt>
                <c:pt idx="63">
                  <c:v>12.35</c:v>
                </c:pt>
                <c:pt idx="64">
                  <c:v>11.9</c:v>
                </c:pt>
                <c:pt idx="65">
                  <c:v>13.6</c:v>
                </c:pt>
                <c:pt idx="66">
                  <c:v>11.65</c:v>
                </c:pt>
                <c:pt idx="67">
                  <c:v>10.6</c:v>
                </c:pt>
                <c:pt idx="68">
                  <c:v>12.65</c:v>
                </c:pt>
                <c:pt idx="69">
                  <c:v>13.25</c:v>
                </c:pt>
                <c:pt idx="70">
                  <c:v>11.65</c:v>
                </c:pt>
                <c:pt idx="71">
                  <c:v>12.75</c:v>
                </c:pt>
                <c:pt idx="72">
                  <c:v>14.3</c:v>
                </c:pt>
                <c:pt idx="73">
                  <c:v>14.2</c:v>
                </c:pt>
                <c:pt idx="74">
                  <c:v>11.4</c:v>
                </c:pt>
                <c:pt idx="75">
                  <c:v>12.7</c:v>
                </c:pt>
                <c:pt idx="76">
                  <c:v>13.8</c:v>
                </c:pt>
                <c:pt idx="77">
                  <c:v>14</c:v>
                </c:pt>
                <c:pt idx="78">
                  <c:v>14.4</c:v>
                </c:pt>
                <c:pt idx="79">
                  <c:v>12.8</c:v>
                </c:pt>
                <c:pt idx="80">
                  <c:v>12.5</c:v>
                </c:pt>
                <c:pt idx="81">
                  <c:v>12</c:v>
                </c:pt>
                <c:pt idx="82">
                  <c:v>10.9</c:v>
                </c:pt>
                <c:pt idx="83">
                  <c:v>13.45</c:v>
                </c:pt>
                <c:pt idx="84">
                  <c:v>12.8</c:v>
                </c:pt>
                <c:pt idx="85">
                  <c:v>13.85</c:v>
                </c:pt>
                <c:pt idx="86">
                  <c:v>10.95</c:v>
                </c:pt>
                <c:pt idx="87">
                  <c:v>15.35</c:v>
                </c:pt>
                <c:pt idx="88">
                  <c:v>11.7</c:v>
                </c:pt>
                <c:pt idx="89">
                  <c:v>11.6</c:v>
                </c:pt>
                <c:pt idx="90">
                  <c:v>10.45</c:v>
                </c:pt>
                <c:pt idx="91">
                  <c:v>12.9</c:v>
                </c:pt>
                <c:pt idx="92">
                  <c:v>11.15</c:v>
                </c:pt>
                <c:pt idx="93">
                  <c:v>13.05</c:v>
                </c:pt>
                <c:pt idx="94">
                  <c:v>10.25</c:v>
                </c:pt>
                <c:pt idx="95">
                  <c:v>15.7</c:v>
                </c:pt>
                <c:pt idx="96">
                  <c:v>12.6</c:v>
                </c:pt>
                <c:pt idx="97">
                  <c:v>12.4</c:v>
                </c:pt>
                <c:pt idx="98">
                  <c:v>14.25</c:v>
                </c:pt>
                <c:pt idx="99">
                  <c:v>15.5</c:v>
                </c:pt>
                <c:pt idx="100">
                  <c:v>10.050000000000001</c:v>
                </c:pt>
                <c:pt idx="101">
                  <c:v>12.1</c:v>
                </c:pt>
                <c:pt idx="102">
                  <c:v>9.9</c:v>
                </c:pt>
                <c:pt idx="103">
                  <c:v>12.05</c:v>
                </c:pt>
                <c:pt idx="104">
                  <c:v>15.3</c:v>
                </c:pt>
                <c:pt idx="105">
                  <c:v>12</c:v>
                </c:pt>
                <c:pt idx="106">
                  <c:v>13.7</c:v>
                </c:pt>
                <c:pt idx="107">
                  <c:v>12.1</c:v>
                </c:pt>
                <c:pt idx="108">
                  <c:v>13.1</c:v>
                </c:pt>
                <c:pt idx="109">
                  <c:v>12</c:v>
                </c:pt>
                <c:pt idx="110">
                  <c:v>7.9249999999999998</c:v>
                </c:pt>
                <c:pt idx="111">
                  <c:v>10.125</c:v>
                </c:pt>
                <c:pt idx="112">
                  <c:v>13</c:v>
                </c:pt>
                <c:pt idx="113">
                  <c:v>11.475</c:v>
                </c:pt>
                <c:pt idx="114">
                  <c:v>8.9</c:v>
                </c:pt>
                <c:pt idx="115">
                  <c:v>9.8000000000000007</c:v>
                </c:pt>
                <c:pt idx="116">
                  <c:v>9.4250000000000007</c:v>
                </c:pt>
                <c:pt idx="117">
                  <c:v>9.6999999999999993</c:v>
                </c:pt>
                <c:pt idx="118">
                  <c:v>8.6999999999999993</c:v>
                </c:pt>
                <c:pt idx="119">
                  <c:v>10.6</c:v>
                </c:pt>
                <c:pt idx="120">
                  <c:v>9.5500000000000007</c:v>
                </c:pt>
                <c:pt idx="121">
                  <c:v>13</c:v>
                </c:pt>
                <c:pt idx="122">
                  <c:v>11.3</c:v>
                </c:pt>
                <c:pt idx="123">
                  <c:v>10.5</c:v>
                </c:pt>
                <c:pt idx="124">
                  <c:v>12.9</c:v>
                </c:pt>
                <c:pt idx="125">
                  <c:v>10.4</c:v>
                </c:pt>
                <c:pt idx="126">
                  <c:v>11.05</c:v>
                </c:pt>
                <c:pt idx="127">
                  <c:v>10.6</c:v>
                </c:pt>
                <c:pt idx="128">
                  <c:v>9.35</c:v>
                </c:pt>
                <c:pt idx="129">
                  <c:v>9.75</c:v>
                </c:pt>
                <c:pt idx="130">
                  <c:v>8.75</c:v>
                </c:pt>
                <c:pt idx="131">
                  <c:v>10.050000000000001</c:v>
                </c:pt>
                <c:pt idx="132">
                  <c:v>10.9</c:v>
                </c:pt>
                <c:pt idx="133">
                  <c:v>11.45</c:v>
                </c:pt>
                <c:pt idx="134">
                  <c:v>8.75</c:v>
                </c:pt>
                <c:pt idx="135">
                  <c:v>10.85</c:v>
                </c:pt>
                <c:pt idx="136">
                  <c:v>10.15</c:v>
                </c:pt>
                <c:pt idx="137">
                  <c:v>9.15</c:v>
                </c:pt>
                <c:pt idx="138">
                  <c:v>11.25</c:v>
                </c:pt>
                <c:pt idx="139">
                  <c:v>11.05</c:v>
                </c:pt>
                <c:pt idx="140">
                  <c:v>14.5</c:v>
                </c:pt>
                <c:pt idx="141">
                  <c:v>12.3</c:v>
                </c:pt>
                <c:pt idx="142">
                  <c:v>12.4</c:v>
                </c:pt>
                <c:pt idx="143">
                  <c:v>11.9</c:v>
                </c:pt>
                <c:pt idx="144">
                  <c:v>14.6</c:v>
                </c:pt>
                <c:pt idx="145">
                  <c:v>13.3</c:v>
                </c:pt>
                <c:pt idx="146">
                  <c:v>12</c:v>
                </c:pt>
                <c:pt idx="147">
                  <c:v>13.6</c:v>
                </c:pt>
                <c:pt idx="148">
                  <c:v>10.5</c:v>
                </c:pt>
                <c:pt idx="149">
                  <c:v>13</c:v>
                </c:pt>
                <c:pt idx="150">
                  <c:v>10.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B94A-47D8-A8F1-B38E9B1F385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17672376"/>
        <c:axId val="417675984"/>
      </c:scatterChart>
      <c:valAx>
        <c:axId val="41767237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e-DE" sz="1400" dirty="0" smtClean="0">
                    <a:solidFill>
                      <a:sysClr val="windowText" lastClr="000000"/>
                    </a:solidFill>
                  </a:rPr>
                  <a:t>Fladenfläche in cm² (</a:t>
                </a:r>
                <a:r>
                  <a:rPr lang="de-DE" sz="1400" dirty="0" err="1" smtClean="0">
                    <a:solidFill>
                      <a:sysClr val="windowText" lastClr="000000"/>
                    </a:solidFill>
                  </a:rPr>
                  <a:t>KotKonsistenz</a:t>
                </a:r>
                <a:r>
                  <a:rPr lang="de-DE" sz="1400" dirty="0" smtClean="0">
                    <a:solidFill>
                      <a:sysClr val="windowText" lastClr="000000"/>
                    </a:solidFill>
                  </a:rPr>
                  <a:t>-Apparat)</a:t>
                </a:r>
                <a:endParaRPr lang="de-DE" sz="1400" dirty="0">
                  <a:solidFill>
                    <a:sysClr val="windowText" lastClr="000000"/>
                  </a:solidFill>
                </a:endParaRPr>
              </a:p>
            </c:rich>
          </c:tx>
          <c:layout/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de-DE"/>
            </a:p>
          </c:txPr>
        </c:title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417675984"/>
        <c:crosses val="autoZero"/>
        <c:crossBetween val="midCat"/>
      </c:valAx>
      <c:valAx>
        <c:axId val="41767598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4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e-DE" sz="1400">
                    <a:solidFill>
                      <a:sysClr val="windowText" lastClr="000000"/>
                    </a:solidFill>
                  </a:rPr>
                  <a:t>Kot-TM (%)</a:t>
                </a:r>
              </a:p>
            </c:rich>
          </c:tx>
          <c:layout/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4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de-DE"/>
            </a:p>
          </c:txPr>
        </c:title>
        <c:numFmt formatCode="0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417672376"/>
        <c:crosses val="autoZero"/>
        <c:crossBetween val="midCat"/>
        <c:majorUnit val="5"/>
      </c:valAx>
      <c:spPr>
        <a:solidFill>
          <a:schemeClr val="bg1">
            <a:lumMod val="95000"/>
          </a:schemeClr>
        </a:solidFill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de-DE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3174127043643353"/>
          <c:y val="6.3123280761076039E-2"/>
          <c:w val="0.73500098202010467"/>
          <c:h val="0.64595839934422616"/>
        </c:manualLayout>
      </c:layout>
      <c:barChart>
        <c:barDir val="col"/>
        <c:grouping val="stacked"/>
        <c:varyColors val="0"/>
        <c:ser>
          <c:idx val="2"/>
          <c:order val="0"/>
          <c:tx>
            <c:strRef>
              <c:f>Systemvergleich!$M$5</c:f>
              <c:strCache>
                <c:ptCount val="1"/>
                <c:pt idx="0">
                  <c:v>Unten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de-D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layout/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ystemvergleich!$N$2:$O$2</c:f>
              <c:strCache>
                <c:ptCount val="2"/>
                <c:pt idx="0">
                  <c:v>S-N</c:v>
                </c:pt>
                <c:pt idx="1">
                  <c:v>W-N</c:v>
                </c:pt>
              </c:strCache>
            </c:strRef>
          </c:cat>
          <c:val>
            <c:numRef>
              <c:f>Systemvergleich!$N$5:$O$5</c:f>
              <c:numCache>
                <c:formatCode>General</c:formatCode>
                <c:ptCount val="2"/>
                <c:pt idx="0">
                  <c:v>23.7</c:v>
                </c:pt>
                <c:pt idx="1">
                  <c:v>21.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434-4EF5-BDAF-323E54C24632}"/>
            </c:ext>
          </c:extLst>
        </c:ser>
        <c:ser>
          <c:idx val="1"/>
          <c:order val="1"/>
          <c:tx>
            <c:strRef>
              <c:f>Systemvergleich!$M$4</c:f>
              <c:strCache>
                <c:ptCount val="1"/>
                <c:pt idx="0">
                  <c:v>Mitte</c:v>
                </c:pt>
              </c:strCache>
            </c:strRef>
          </c:tx>
          <c:spPr>
            <a:solidFill>
              <a:schemeClr val="bg2">
                <a:lumMod val="75000"/>
              </a:schemeClr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de-D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layout/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ystemvergleich!$N$2:$O$2</c:f>
              <c:strCache>
                <c:ptCount val="2"/>
                <c:pt idx="0">
                  <c:v>S-N</c:v>
                </c:pt>
                <c:pt idx="1">
                  <c:v>W-N</c:v>
                </c:pt>
              </c:strCache>
            </c:strRef>
          </c:cat>
          <c:val>
            <c:numRef>
              <c:f>Systemvergleich!$N$4:$O$4</c:f>
              <c:numCache>
                <c:formatCode>General</c:formatCode>
                <c:ptCount val="2"/>
                <c:pt idx="0">
                  <c:v>13.7</c:v>
                </c:pt>
                <c:pt idx="1">
                  <c:v>15.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A434-4EF5-BDAF-323E54C24632}"/>
            </c:ext>
          </c:extLst>
        </c:ser>
        <c:ser>
          <c:idx val="0"/>
          <c:order val="2"/>
          <c:tx>
            <c:strRef>
              <c:f>Systemvergleich!$M$3</c:f>
              <c:strCache>
                <c:ptCount val="1"/>
                <c:pt idx="0">
                  <c:v>Oben</c:v>
                </c:pt>
              </c:strCache>
            </c:strRef>
          </c:tx>
          <c:spPr>
            <a:solidFill>
              <a:schemeClr val="accent6">
                <a:lumMod val="60000"/>
                <a:lumOff val="40000"/>
              </a:schemeClr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4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de-DE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layout/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ystemvergleich!$N$2:$O$2</c:f>
              <c:strCache>
                <c:ptCount val="2"/>
                <c:pt idx="0">
                  <c:v>S-N</c:v>
                </c:pt>
                <c:pt idx="1">
                  <c:v>W-N</c:v>
                </c:pt>
              </c:strCache>
            </c:strRef>
          </c:cat>
          <c:val>
            <c:numRef>
              <c:f>Systemvergleich!$N$3:$O$3</c:f>
              <c:numCache>
                <c:formatCode>General</c:formatCode>
                <c:ptCount val="2"/>
                <c:pt idx="0">
                  <c:v>62.7</c:v>
                </c:pt>
                <c:pt idx="1">
                  <c:v>62.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A434-4EF5-BDAF-323E54C2463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369812216"/>
        <c:axId val="369812872"/>
      </c:barChart>
      <c:catAx>
        <c:axId val="3698122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8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369812872"/>
        <c:crosses val="autoZero"/>
        <c:auto val="1"/>
        <c:lblAlgn val="ctr"/>
        <c:lblOffset val="100"/>
        <c:noMultiLvlLbl val="0"/>
      </c:catAx>
      <c:valAx>
        <c:axId val="369812872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e-DE" sz="1800">
                    <a:solidFill>
                      <a:sysClr val="windowText" lastClr="000000"/>
                    </a:solidFill>
                  </a:rPr>
                  <a:t>Siebfraktionen</a:t>
                </a:r>
                <a:r>
                  <a:rPr lang="de-DE" sz="1800" baseline="0">
                    <a:solidFill>
                      <a:sysClr val="windowText" lastClr="000000"/>
                    </a:solidFill>
                  </a:rPr>
                  <a:t> (%)</a:t>
                </a:r>
                <a:endParaRPr lang="de-DE" sz="1800">
                  <a:solidFill>
                    <a:sysClr val="windowText" lastClr="000000"/>
                  </a:solidFill>
                </a:endParaRPr>
              </a:p>
            </c:rich>
          </c:tx>
          <c:layout>
            <c:manualLayout>
              <c:xMode val="edge"/>
              <c:yMode val="edge"/>
              <c:x val="3.3257747543461828E-2"/>
              <c:y val="9.7523980673586974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de-DE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6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369812216"/>
        <c:crosses val="autoZero"/>
        <c:crossBetween val="between"/>
        <c:majorUnit val="20"/>
      </c:valAx>
      <c:spPr>
        <a:noFill/>
        <a:ln>
          <a:solidFill>
            <a:schemeClr val="tx1"/>
          </a:solidFill>
        </a:ln>
        <a:effectLst/>
      </c:spPr>
    </c:plotArea>
    <c:legend>
      <c:legendPos val="b"/>
      <c:layout>
        <c:manualLayout>
          <c:xMode val="edge"/>
          <c:yMode val="edge"/>
          <c:x val="0.25698287714035745"/>
          <c:y val="0.84416826275093992"/>
          <c:w val="0.67155629355854329"/>
          <c:h val="0.11113191932089569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0" i="0" u="none" strike="noStrike" kern="1200" baseline="0">
              <a:solidFill>
                <a:sysClr val="windowText" lastClr="000000"/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544164-1093-485A-BE78-A11495E1A6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7248</Words>
  <Characters>45667</Characters>
  <Application>Microsoft Office Word</Application>
  <DocSecurity>0</DocSecurity>
  <Lines>380</Lines>
  <Paragraphs>10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ie Kiendler</dc:creator>
  <cp:keywords/>
  <dc:description/>
  <cp:lastModifiedBy>Stefanie Kiendler</cp:lastModifiedBy>
  <cp:revision>3</cp:revision>
  <cp:lastPrinted>2021-05-17T09:51:00Z</cp:lastPrinted>
  <dcterms:created xsi:type="dcterms:W3CDTF">2021-05-05T08:46:00Z</dcterms:created>
  <dcterms:modified xsi:type="dcterms:W3CDTF">2021-07-15T12:01:00Z</dcterms:modified>
</cp:coreProperties>
</file>